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5DC7BA0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w:t>
      </w:r>
      <w:ins w:id="0" w:author="Anders Andreasen" w:date="2022-01-15T12:51:00Z">
        <w:r w:rsidR="007E05B1">
          <w:rPr>
            <w:lang w:val="en-GB"/>
          </w:rPr>
          <w:t xml:space="preserve">(Andreasen, 2020 </w:t>
        </w:r>
      </w:ins>
      <w:ins w:id="1" w:author="Anders Andreasen" w:date="2022-01-15T12:52:00Z">
        <w:r w:rsidR="007E05B1">
          <w:rPr>
            <w:lang w:val="en-GB"/>
          </w:rPr>
          <w:fldChar w:fldCharType="begin" w:fldLock="1"/>
        </w:r>
      </w:ins>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007E05B1">
        <w:rPr>
          <w:lang w:val="en-GB"/>
        </w:rPr>
        <w:fldChar w:fldCharType="separate"/>
      </w:r>
      <w:r w:rsidR="007E05B1" w:rsidRPr="007E05B1">
        <w:rPr>
          <w:noProof/>
          <w:lang w:val="en-GB"/>
        </w:rPr>
        <w:t>[1]</w:t>
      </w:r>
      <w:ins w:id="2" w:author="Anders Andreasen" w:date="2022-01-15T12:52:00Z">
        <w:r w:rsidR="007E05B1">
          <w:rPr>
            <w:lang w:val="en-GB"/>
          </w:rPr>
          <w:fldChar w:fldCharType="end"/>
        </w:r>
      </w:ins>
      <w:ins w:id="3" w:author="Anders Andreasen" w:date="2022-01-15T12:51:00Z">
        <w:r w:rsidR="007E05B1">
          <w:rPr>
            <w:lang w:val="en-GB"/>
          </w:rPr>
          <w:t xml:space="preserve">) </w:t>
        </w:r>
      </w:ins>
      <w:r w:rsidRPr="004903A1">
        <w:rPr>
          <w:lang w:val="en-GB"/>
        </w:rPr>
        <w:t xml:space="preserve">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The results obtained with DWSIM</w:t>
      </w:r>
      <w:ins w:id="4" w:author="Anders Andreasen" w:date="2022-01-16T00:21:00Z">
        <w:r w:rsidR="007F2F7A">
          <w:rPr>
            <w:lang w:val="en-GB"/>
          </w:rPr>
          <w:t xml:space="preserve"> </w:t>
        </w:r>
      </w:ins>
      <w:ins w:id="5" w:author="Anders Andreasen" w:date="2022-01-16T00:22:00Z">
        <w:r w:rsidR="007F2F7A">
          <w:rPr>
            <w:lang w:val="en-GB"/>
          </w:rPr>
          <w:t xml:space="preserve">both for characterisation of the inlet fluid as well as </w:t>
        </w:r>
      </w:ins>
      <w:ins w:id="6" w:author="Anders Andreasen" w:date="2022-01-16T00:21:00Z">
        <w:r w:rsidR="007F2F7A">
          <w:rPr>
            <w:lang w:val="en-GB"/>
          </w:rPr>
          <w:t xml:space="preserve">for a single operating </w:t>
        </w:r>
      </w:ins>
      <w:ins w:id="7" w:author="Anders Andreasen" w:date="2022-01-16T00:22:00Z">
        <w:r w:rsidR="007F2F7A">
          <w:rPr>
            <w:lang w:val="en-GB"/>
          </w:rPr>
          <w:t>state for the entire process</w:t>
        </w:r>
      </w:ins>
      <w:ins w:id="8" w:author="Anders Andreasen" w:date="2022-01-16T00:23:00Z">
        <w:r w:rsidR="007F2F7A">
          <w:rPr>
            <w:lang w:val="en-GB"/>
          </w:rPr>
          <w:t>,</w:t>
        </w:r>
      </w:ins>
      <w:r w:rsidR="00385BD3" w:rsidRPr="004903A1">
        <w:rPr>
          <w:lang w:val="en-GB"/>
        </w:rPr>
        <w:t xml:space="preserve"> compare very well with the data obtained using a commercial tool.</w:t>
      </w:r>
      <w:ins w:id="9" w:author="Anders Andreasen" w:date="2022-01-16T00:23:00Z">
        <w:r w:rsidR="007F2F7A">
          <w:rPr>
            <w:lang w:val="en-GB"/>
          </w:rPr>
          <w:t xml:space="preserve"> A rigorous comparison is made and generally</w:t>
        </w:r>
      </w:ins>
      <w:ins w:id="10" w:author="Anders Andreasen" w:date="2022-01-16T00:28:00Z">
        <w:r w:rsidR="00044C76">
          <w:rPr>
            <w:lang w:val="en-GB"/>
          </w:rPr>
          <w:t>,</w:t>
        </w:r>
      </w:ins>
      <w:ins w:id="11" w:author="Anders Andreasen" w:date="2022-01-16T00:23:00Z">
        <w:r w:rsidR="007F2F7A">
          <w:rPr>
            <w:lang w:val="en-GB"/>
          </w:rPr>
          <w:t xml:space="preserve"> </w:t>
        </w:r>
      </w:ins>
      <w:ins w:id="12" w:author="Anders Andreasen" w:date="2022-01-16T00:24:00Z">
        <w:r w:rsidR="007F2F7A">
          <w:rPr>
            <w:lang w:val="en-GB"/>
          </w:rPr>
          <w:t xml:space="preserve">compared </w:t>
        </w:r>
      </w:ins>
      <w:ins w:id="13" w:author="Anders Andreasen" w:date="2022-01-16T00:23:00Z">
        <w:r w:rsidR="007F2F7A">
          <w:rPr>
            <w:lang w:val="en-GB"/>
          </w:rPr>
          <w:t xml:space="preserve">results </w:t>
        </w:r>
      </w:ins>
      <w:ins w:id="14" w:author="Anders Andreasen" w:date="2022-01-16T00:24:00Z">
        <w:r w:rsidR="007F2F7A">
          <w:rPr>
            <w:lang w:val="en-GB"/>
          </w:rPr>
          <w:t>are within 1% in deviation</w:t>
        </w:r>
      </w:ins>
      <w:ins w:id="15" w:author="Anders Andreasen" w:date="2022-01-16T00:28:00Z">
        <w:r w:rsidR="00044C76">
          <w:rPr>
            <w:lang w:val="en-GB"/>
          </w:rPr>
          <w:t xml:space="preserve"> with</w:t>
        </w:r>
      </w:ins>
      <w:ins w:id="16" w:author="Anders Andreasen" w:date="2022-01-16T00:24:00Z">
        <w:r w:rsidR="007F2F7A">
          <w:rPr>
            <w:lang w:val="en-GB"/>
          </w:rPr>
          <w:t xml:space="preserve"> a few exceptions. Further, an elaborate comparison is made </w:t>
        </w:r>
      </w:ins>
      <w:ins w:id="17" w:author="Anders Andreasen" w:date="2022-01-16T00:25:00Z">
        <w:r w:rsidR="007F2F7A">
          <w:rPr>
            <w:lang w:val="en-GB"/>
          </w:rPr>
          <w:t xml:space="preserve">for over 90 simulations with </w:t>
        </w:r>
      </w:ins>
      <w:ins w:id="18" w:author="Anders Andreasen" w:date="2022-01-16T00:26:00Z">
        <w:r w:rsidR="007F2F7A">
          <w:rPr>
            <w:lang w:val="en-GB"/>
          </w:rPr>
          <w:t>different</w:t>
        </w:r>
      </w:ins>
      <w:ins w:id="19" w:author="Anders Andreasen" w:date="2022-01-16T00:25:00Z">
        <w:r w:rsidR="007F2F7A">
          <w:rPr>
            <w:lang w:val="en-GB"/>
          </w:rPr>
          <w:t xml:space="preserve"> settings where 10 indepen</w:t>
        </w:r>
      </w:ins>
      <w:ins w:id="20" w:author="Anders Andreasen" w:date="2022-01-16T00:26:00Z">
        <w:r w:rsidR="007F2F7A">
          <w:rPr>
            <w:lang w:val="en-GB"/>
          </w:rPr>
          <w:t>den</w:t>
        </w:r>
      </w:ins>
      <w:ins w:id="21" w:author="Anders Andreasen" w:date="2022-01-16T00:25:00Z">
        <w:r w:rsidR="007F2F7A">
          <w:rPr>
            <w:lang w:val="en-GB"/>
          </w:rPr>
          <w:t>t variables are randomly varied over a wide range</w:t>
        </w:r>
      </w:ins>
      <w:ins w:id="22" w:author="Anders Andreasen" w:date="2022-01-16T00:26:00Z">
        <w:r w:rsidR="007F2F7A">
          <w:rPr>
            <w:lang w:val="en-GB"/>
          </w:rPr>
          <w:t>. Again, good agreement is found between the two tools.</w:t>
        </w:r>
      </w:ins>
      <w:r w:rsidR="00385BD3" w:rsidRPr="004903A1">
        <w:rPr>
          <w:lang w:val="en-GB"/>
        </w:rPr>
        <w:t xml:space="preserve">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242A050C"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494FE8">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2]","plainTextFormattedCitation":"[2]","previouslyFormattedCitation":"[2]"},"properties":{"noteIndex":0},"schema":"https://github.com/citation-style-language/schema/raw/master/csl-citation.json"}</w:instrText>
      </w:r>
      <w:r w:rsidR="003E71BD" w:rsidRPr="00EB6B2F">
        <w:rPr>
          <w:lang w:val="en-GB"/>
        </w:rPr>
        <w:fldChar w:fldCharType="separate"/>
      </w:r>
      <w:r w:rsidR="007E05B1" w:rsidRPr="007E05B1">
        <w:rPr>
          <w:noProof/>
          <w:lang w:val="en-GB"/>
        </w:rPr>
        <w:t>[2]</w:t>
      </w:r>
      <w:r w:rsidR="003E71BD" w:rsidRPr="00EB6B2F">
        <w:rPr>
          <w:lang w:val="en-GB"/>
        </w:rPr>
        <w:fldChar w:fldCharType="end"/>
      </w:r>
      <w:r w:rsidR="0033361F" w:rsidRPr="004903A1">
        <w:rPr>
          <w:lang w:val="en-GB"/>
        </w:rPr>
        <w:t xml:space="preserve"> but especially Aspen Plus, Aspen HYSYS, Honeywell </w:t>
      </w:r>
      <w:del w:id="23" w:author="Anders Andreasen" w:date="2022-01-15T13:28:00Z">
        <w:r w:rsidR="0033361F" w:rsidRPr="004903A1" w:rsidDel="006F4172">
          <w:rPr>
            <w:lang w:val="en-GB"/>
          </w:rPr>
          <w:delText>Unisim</w:delText>
        </w:r>
      </w:del>
      <w:ins w:id="24" w:author="Anders Andreasen" w:date="2022-01-15T13:28:00Z">
        <w:r w:rsidR="006F4172">
          <w:rPr>
            <w:lang w:val="en-GB"/>
          </w:rPr>
          <w:t>UniSim</w:t>
        </w:r>
      </w:ins>
      <w:r w:rsidR="0033361F" w:rsidRPr="004903A1">
        <w:rPr>
          <w:lang w:val="en-GB"/>
        </w:rPr>
        <w:t xml:space="preserve"> Design, </w:t>
      </w:r>
      <w:del w:id="25" w:author="Anders Andreasen" w:date="2022-01-15T13:28:00Z">
        <w:r w:rsidR="0033361F" w:rsidRPr="004903A1" w:rsidDel="006F4172">
          <w:rPr>
            <w:lang w:val="en-GB"/>
          </w:rPr>
          <w:delText>Aveva</w:delText>
        </w:r>
      </w:del>
      <w:ins w:id="26" w:author="Anders Andreasen" w:date="2022-01-15T13:28:00Z">
        <w:r w:rsidR="006F4172">
          <w:rPr>
            <w:lang w:val="en-GB"/>
          </w:rPr>
          <w:t>AVEVA</w:t>
        </w:r>
      </w:ins>
      <w:r w:rsidR="0033361F" w:rsidRPr="004903A1">
        <w:rPr>
          <w:lang w:val="en-GB"/>
        </w:rPr>
        <w:t xml:space="preserve"> PRO/II are major players with a substantial market share within steady-state and dynamic process simulations. These tools are widely accepted and used 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studying the model implementations and debugging problematic and spurious simulation cases. </w:t>
      </w:r>
    </w:p>
    <w:p w14:paraId="31A0210F" w14:textId="3AB5CBA0"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494FE8">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3], [4]","plainTextFormattedCitation":"[3], [4]","previouslyFormattedCitation":"[3], [4]"},"properties":{"noteIndex":0},"schema":"https://github.com/citation-style-language/schema/raw/master/csl-citation.json"}</w:instrText>
      </w:r>
      <w:r w:rsidR="006B44F4" w:rsidRPr="00EB6B2F">
        <w:rPr>
          <w:lang w:val="en-GB"/>
        </w:rPr>
        <w:fldChar w:fldCharType="separate"/>
      </w:r>
      <w:r w:rsidR="007E05B1" w:rsidRPr="007E05B1">
        <w:rPr>
          <w:noProof/>
          <w:lang w:val="en-GB"/>
        </w:rPr>
        <w:t>[3], [4]</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494FE8">
        <w:rPr>
          <w:lang w:val="en-GB"/>
        </w:rPr>
        <w:instrText>ADDIN CSL_CITATION {"citationItems":[{"id":"ITEM-1","itemData":{"URL":"https://dwsim.inforside.com.br/new/","accessed":{"date-parts":[["2021","11","14"]]},"author":[{"dropping-particle":"","family":"Medeiros","given":"Daniel","non-dropping-particle":"","parse-names":false,"suffix":""}],"id":"ITEM-1","issued":{"date-parts":[["2021"]]},"title":"DWSIM – The Open Source Chemical Process Simulator","type":"webpage"},"uris":["http://www.mendeley.com/documents/?uuid=05e74c6d-dc37-3735-8a3c-7d10f762ff23"]}],"mendeley":{"formattedCitation":"[5]","plainTextFormattedCitation":"[5]","previouslyFormattedCitation":"[5]"},"properties":{"noteIndex":0},"schema":"https://github.com/citation-style-language/schema/raw/master/csl-citation.json"}</w:instrText>
      </w:r>
      <w:r w:rsidRPr="00EB6B2F">
        <w:rPr>
          <w:lang w:val="en-GB"/>
        </w:rPr>
        <w:fldChar w:fldCharType="separate"/>
      </w:r>
      <w:r w:rsidR="007E05B1" w:rsidRPr="007E05B1">
        <w:rPr>
          <w:noProof/>
          <w:lang w:val="en-GB"/>
        </w:rPr>
        <w:t>[5]</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494FE8">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6], [7]","plainTextFormattedCitation":"[6], [7]","previouslyFormattedCitation":"[6], [7]"},"properties":{"noteIndex":0},"schema":"https://github.com/citation-style-language/schema/raw/master/csl-citation.json"}</w:instrText>
      </w:r>
      <w:r w:rsidR="003E71BD" w:rsidRPr="00EB6B2F">
        <w:rPr>
          <w:lang w:val="en-GB"/>
        </w:rPr>
        <w:fldChar w:fldCharType="separate"/>
      </w:r>
      <w:r w:rsidR="007E05B1" w:rsidRPr="007E05B1">
        <w:rPr>
          <w:noProof/>
          <w:lang w:val="en-GB"/>
        </w:rPr>
        <w:t>[6], [7]</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494FE8">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7E05B1" w:rsidRPr="007E05B1">
        <w:rPr>
          <w:noProof/>
          <w:lang w:val="en-GB"/>
        </w:rPr>
        <w:t>[8]</w:t>
      </w:r>
      <w:r w:rsidR="00B56A36" w:rsidRPr="00EB6B2F">
        <w:rPr>
          <w:lang w:val="en-GB"/>
        </w:rPr>
        <w:fldChar w:fldCharType="end"/>
      </w:r>
      <w:r w:rsidR="00B56A36" w:rsidRPr="004903A1">
        <w:rPr>
          <w:lang w:val="en-GB"/>
        </w:rPr>
        <w:t xml:space="preserve"> simulator and the ALSOC/EMSO simulator </w:t>
      </w:r>
      <w:ins w:id="27" w:author="Anders Andreasen" w:date="2022-01-15T13:30:00Z">
        <w:r w:rsidR="00CD3EF3">
          <w:rPr>
            <w:lang w:val="en-GB"/>
          </w:rPr>
          <w:fldChar w:fldCharType="begin" w:fldLock="1"/>
        </w:r>
      </w:ins>
      <w:r w:rsidR="00CD3EF3">
        <w:rPr>
          <w:lang w:val="en-GB"/>
        </w:rPr>
        <w:instrText>ADDIN CSL_CITATION {"citationItems":[{"id":"ITEM-1","itemData":{"DOI":"10.1016/S1570-7946(03)80239-0","ISSN":"1570-7946","abstract":"A new tool, named EMSO (Environment for modelling, Simulation and Optimisation), for modelling, simulation and optimisation of general process dynamic systems is presented. In this tool the consistency of measurement units, system solvability and initial conditions consistency are automatically checked. The solvability test is carried out by an index reduction method which reduces the index of the resulting system of differential-algebraic equations (DAE) to zero by adding new variables and equations when necessary. The index reduction requires time derivatives of the original equations that are provided by a built-in symbolic differentiation system. The partial derivatives required during the initialisation and integration are generated by a built-in automatic differentiation system. For the description of processes a new object-oriented modelling language was developed. The extensive usage of the object-oriented paradigm in the proposed tool leads to a system naturally CAPE-OPEN which combined with the automatic and symbolic differentiation and index reduction forms a software with several enhancements, when compared with the popular ones. © 2003 Elsevier B.V. All rights reserved.","author":[{"dropping-particle":"","family":"Soares","given":"R. de P.","non-dropping-particle":"","parse-names":false,"suffix":""},{"dropping-particle":"","family":"Secchi","given":"A. R.","non-dropping-particle":"","parse-names":false,"suffix":""}],"container-title":"Computer Aided Chemical Engineering","id":"ITEM-1","issue":"C","issued":{"date-parts":[["2003","1","1"]]},"page":"947-952","publisher":"Elsevier","title":"EMSO: A new environment for modelling, simulation and optimisation","type":"article-journal","volume":"14"},"uris":["http://www.mendeley.com/documents/?uuid=b68371b5-6104-3ba5-bb4a-a87db35bc4a5"]}],"mendeley":{"formattedCitation":"[9]","plainTextFormattedCitation":"[9]"},"properties":{"noteIndex":0},"schema":"https://github.com/citation-style-language/schema/raw/master/csl-citation.json"}</w:instrText>
      </w:r>
      <w:r w:rsidR="00CD3EF3">
        <w:rPr>
          <w:lang w:val="en-GB"/>
        </w:rPr>
        <w:fldChar w:fldCharType="separate"/>
      </w:r>
      <w:r w:rsidR="00CD3EF3" w:rsidRPr="00CD3EF3">
        <w:rPr>
          <w:noProof/>
          <w:lang w:val="en-GB"/>
        </w:rPr>
        <w:t>[9]</w:t>
      </w:r>
      <w:ins w:id="28" w:author="Anders Andreasen" w:date="2022-01-15T13:30:00Z">
        <w:r w:rsidR="00CD3EF3">
          <w:rPr>
            <w:lang w:val="en-GB"/>
          </w:rPr>
          <w:fldChar w:fldCharType="end"/>
        </w:r>
      </w:ins>
      <w:r w:rsidR="00B56A36" w:rsidRPr="00EB6B2F">
        <w:rPr>
          <w:lang w:val="en-GB"/>
        </w:rPr>
        <w:fldChar w:fldCharType="begin" w:fldLock="1"/>
      </w:r>
      <w:r w:rsidR="00CD3EF3">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10]","plainTextFormattedCitation":"[10]","previouslyFormattedCitation":"[9]"},"properties":{"noteIndex":0},"schema":"https://github.com/citation-style-language/schema/raw/master/csl-citation.json"}</w:instrText>
      </w:r>
      <w:r w:rsidR="00B56A36" w:rsidRPr="00EB6B2F">
        <w:rPr>
          <w:lang w:val="en-GB"/>
        </w:rPr>
        <w:fldChar w:fldCharType="separate"/>
      </w:r>
      <w:r w:rsidR="00CD3EF3" w:rsidRPr="00CD3EF3">
        <w:rPr>
          <w:noProof/>
          <w:lang w:val="en-GB"/>
        </w:rPr>
        <w:t>[10]</w:t>
      </w:r>
      <w:r w:rsidR="00B56A36" w:rsidRPr="00EB6B2F">
        <w:rPr>
          <w:lang w:val="en-GB"/>
        </w:rPr>
        <w:fldChar w:fldCharType="end"/>
      </w:r>
      <w:ins w:id="29" w:author="Anders Andreasen" w:date="2022-01-15T13:31:00Z">
        <w:r w:rsidR="00CD3EF3">
          <w:rPr>
            <w:lang w:val="en-GB"/>
          </w:rPr>
          <w:t xml:space="preserve"> (free for academic/non-commercial usage)</w:t>
        </w:r>
      </w:ins>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CD3EF3">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11]","plainTextFormattedCitation":"[11]","previouslyFormattedCitation":"[10]"},"properties":{"noteIndex":0},"schema":"https://github.com/citation-style-language/schema/raw/master/csl-citation.json"}</w:instrText>
      </w:r>
      <w:r w:rsidR="00AD2637" w:rsidRPr="00EB6B2F">
        <w:rPr>
          <w:lang w:val="en-GB"/>
        </w:rPr>
        <w:fldChar w:fldCharType="separate"/>
      </w:r>
      <w:r w:rsidR="00CD3EF3" w:rsidRPr="00CD3EF3">
        <w:rPr>
          <w:noProof/>
          <w:lang w:val="en-GB"/>
        </w:rPr>
        <w:t>[11]</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2]","plainTextFormattedCitation":"[12]","previouslyFormattedCitation":"[11]"},"properties":{"noteIndex":0},"schema":"https://github.com/citation-style-language/schema/raw/master/csl-citation.json"}</w:instrText>
      </w:r>
      <w:r w:rsidR="00AE27FD" w:rsidRPr="00EB6B2F">
        <w:rPr>
          <w:lang w:val="en-GB"/>
        </w:rPr>
        <w:fldChar w:fldCharType="separate"/>
      </w:r>
      <w:r w:rsidR="00CD3EF3" w:rsidRPr="00CD3EF3">
        <w:rPr>
          <w:noProof/>
          <w:lang w:val="en-GB"/>
        </w:rPr>
        <w:t>[12]</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CD3EF3">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3]","plainTextFormattedCitation":"[13]","previouslyFormattedCitation":"[12]"},"properties":{"noteIndex":0},"schema":"https://github.com/citation-style-language/schema/raw/master/csl-citation.json"}</w:instrText>
      </w:r>
      <w:r w:rsidR="00AE27FD" w:rsidRPr="00EB6B2F">
        <w:rPr>
          <w:lang w:val="en-GB"/>
        </w:rPr>
        <w:fldChar w:fldCharType="separate"/>
      </w:r>
      <w:r w:rsidR="00CD3EF3" w:rsidRPr="00CD3EF3">
        <w:rPr>
          <w:noProof/>
          <w:lang w:val="en-GB"/>
        </w:rPr>
        <w:t>[13]</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CD3EF3">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4]","plainTextFormattedCitation":"[14]","previouslyFormattedCitation":"[13]"},"properties":{"noteIndex":0},"schema":"https://github.com/citation-style-language/schema/raw/master/csl-citation.json"}</w:instrText>
      </w:r>
      <w:r w:rsidR="00925B4E" w:rsidRPr="00EB6B2F">
        <w:rPr>
          <w:lang w:val="en-GB"/>
        </w:rPr>
        <w:fldChar w:fldCharType="separate"/>
      </w:r>
      <w:r w:rsidR="00CD3EF3" w:rsidRPr="00CD3EF3">
        <w:rPr>
          <w:noProof/>
          <w:lang w:val="en-GB"/>
        </w:rPr>
        <w:t>[14]</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5]","plainTextFormattedCitation":"[15]","previouslyFormattedCitation":"[14]"},"properties":{"noteIndex":0},"schema":"https://github.com/citation-style-language/schema/raw/master/csl-citation.json"}</w:instrText>
      </w:r>
      <w:r w:rsidR="00AE27FD" w:rsidRPr="00EB6B2F">
        <w:rPr>
          <w:lang w:val="en-GB"/>
        </w:rPr>
        <w:fldChar w:fldCharType="separate"/>
      </w:r>
      <w:r w:rsidR="00CD3EF3" w:rsidRPr="00CD3EF3">
        <w:rPr>
          <w:noProof/>
          <w:lang w:val="en-GB"/>
        </w:rPr>
        <w:t>[15]</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CD3EF3">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6]","plainTextFormattedCitation":"[16]","previouslyFormattedCitation":"[15]"},"properties":{"noteIndex":0},"schema":"https://github.com/citation-style-language/schema/raw/master/csl-citation.json"}</w:instrText>
      </w:r>
      <w:r w:rsidR="00584AA1" w:rsidRPr="00EB6B2F">
        <w:rPr>
          <w:lang w:val="en-GB"/>
        </w:rPr>
        <w:fldChar w:fldCharType="separate"/>
      </w:r>
      <w:r w:rsidR="00CD3EF3" w:rsidRPr="00CD3EF3">
        <w:rPr>
          <w:noProof/>
          <w:lang w:val="en-GB"/>
        </w:rPr>
        <w:t>[16]</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3097FEF0" w:rsidR="0030545D" w:rsidRPr="004903A1" w:rsidRDefault="00374B02" w:rsidP="00A60586">
      <w:pPr>
        <w:pStyle w:val="PPBodyMainText"/>
        <w:ind w:firstLine="0"/>
        <w:rPr>
          <w:lang w:val="en-GB"/>
        </w:rPr>
      </w:pPr>
      <w:r w:rsidRPr="004903A1">
        <w:rPr>
          <w:lang w:val="en-GB"/>
        </w:rPr>
        <w:lastRenderedPageBreak/>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CD3EF3">
        <w:rPr>
          <w:lang w:val="da-DK"/>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7]","plainTextFormattedCitation":"[17]","previouslyFormattedCitation":"[16]"},"properties":{"noteIndex":0},"schema":"https://github.com/citation-style-language/schema/raw/master/csl-citation.json"}</w:instrText>
      </w:r>
      <w:r w:rsidR="0030545D" w:rsidRPr="00EB6B2F">
        <w:rPr>
          <w:lang w:val="en-GB"/>
        </w:rPr>
        <w:fldChar w:fldCharType="separate"/>
      </w:r>
      <w:r w:rsidR="00CD3EF3" w:rsidRPr="00CD3EF3">
        <w:rPr>
          <w:noProof/>
          <w:lang w:val="da-DK"/>
          <w:rPrChange w:id="30" w:author="Anders Andreasen" w:date="2022-01-15T13:30:00Z">
            <w:rPr>
              <w:noProof/>
              <w:lang w:val="en-GB"/>
            </w:rPr>
          </w:rPrChange>
        </w:rPr>
        <w:t>[17]</w:t>
      </w:r>
      <w:r w:rsidR="0030545D" w:rsidRPr="00EB6B2F">
        <w:rPr>
          <w:lang w:val="en-GB"/>
        </w:rPr>
        <w:fldChar w:fldCharType="end"/>
      </w:r>
      <w:r w:rsidR="0030545D" w:rsidRPr="00CD3EF3">
        <w:rPr>
          <w:lang w:val="da-DK"/>
        </w:rPr>
        <w:t xml:space="preserve"> </w:t>
      </w:r>
      <w:proofErr w:type="spellStart"/>
      <w:r w:rsidR="0030545D" w:rsidRPr="00CD3EF3">
        <w:rPr>
          <w:lang w:val="da-DK"/>
        </w:rPr>
        <w:t>modelled</w:t>
      </w:r>
      <w:proofErr w:type="spellEnd"/>
      <w:r w:rsidR="0030545D" w:rsidRPr="00CD3EF3">
        <w:rPr>
          <w:lang w:val="da-DK"/>
        </w:rPr>
        <w:t xml:space="preserve"> parts of a gas </w:t>
      </w:r>
      <w:proofErr w:type="spellStart"/>
      <w:r w:rsidR="0030545D" w:rsidRPr="00CD3EF3">
        <w:rPr>
          <w:lang w:val="da-DK"/>
        </w:rPr>
        <w:t>compression</w:t>
      </w:r>
      <w:proofErr w:type="spellEnd"/>
      <w:r w:rsidR="0030545D" w:rsidRPr="00CD3EF3">
        <w:rPr>
          <w:lang w:val="da-DK"/>
        </w:rPr>
        <w:t xml:space="preserve"> system </w:t>
      </w:r>
      <w:proofErr w:type="spellStart"/>
      <w:r w:rsidR="0030545D" w:rsidRPr="00CD3EF3">
        <w:rPr>
          <w:lang w:val="da-DK"/>
        </w:rPr>
        <w:t>both</w:t>
      </w:r>
      <w:proofErr w:type="spellEnd"/>
      <w:r w:rsidR="0030545D" w:rsidRPr="00CD3EF3">
        <w:rPr>
          <w:lang w:val="da-DK"/>
        </w:rPr>
        <w:t xml:space="preserve"> with DWSIM and Aspen Plus and </w:t>
      </w:r>
      <w:proofErr w:type="spellStart"/>
      <w:r w:rsidR="0030545D" w:rsidRPr="00CD3EF3">
        <w:rPr>
          <w:lang w:val="da-DK"/>
        </w:rPr>
        <w:t>compared</w:t>
      </w:r>
      <w:proofErr w:type="spellEnd"/>
      <w:r w:rsidR="0030545D" w:rsidRPr="00CD3EF3">
        <w:rPr>
          <w:lang w:val="da-DK"/>
        </w:rPr>
        <w:t xml:space="preserve"> the </w:t>
      </w:r>
      <w:proofErr w:type="spellStart"/>
      <w:r w:rsidR="0030545D" w:rsidRPr="00CD3EF3">
        <w:rPr>
          <w:lang w:val="da-DK"/>
        </w:rPr>
        <w:t>results</w:t>
      </w:r>
      <w:proofErr w:type="spellEnd"/>
      <w:r w:rsidR="0030545D" w:rsidRPr="00CD3EF3">
        <w:rPr>
          <w:lang w:val="da-DK"/>
        </w:rPr>
        <w:t xml:space="preserve"> to a reference case. </w:t>
      </w:r>
      <w:r w:rsidR="0030545D" w:rsidRPr="004903A1">
        <w:rPr>
          <w:lang w:val="en-GB"/>
        </w:rPr>
        <w:t xml:space="preserve">It was found that the results from DWSIM and Aspen Plus compared well. </w:t>
      </w:r>
    </w:p>
    <w:p w14:paraId="1B93C060" w14:textId="4BD55FAF" w:rsidR="00374B02" w:rsidRPr="004903A1" w:rsidRDefault="008D166B" w:rsidP="00A60586">
      <w:pPr>
        <w:pStyle w:val="PPBodyMainText"/>
        <w:ind w:firstLine="0"/>
        <w:rPr>
          <w:lang w:val="en-GB"/>
        </w:rPr>
      </w:pPr>
      <w:r w:rsidRPr="004903A1">
        <w:rPr>
          <w:lang w:val="en-GB"/>
        </w:rPr>
        <w:t xml:space="preserve">Omar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8]","plainTextFormattedCitation":"[18]","previouslyFormattedCitation":"[17]"},"properties":{"noteIndex":0},"schema":"https://github.com/citation-style-language/schema/raw/master/csl-citation.json"}</w:instrText>
      </w:r>
      <w:r w:rsidRPr="00EB6B2F">
        <w:rPr>
          <w:lang w:val="en-GB"/>
        </w:rPr>
        <w:fldChar w:fldCharType="separate"/>
      </w:r>
      <w:r w:rsidR="00CD3EF3" w:rsidRPr="00CD3EF3">
        <w:rPr>
          <w:noProof/>
          <w:lang w:val="en-GB"/>
        </w:rPr>
        <w:t>[18]</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w:t>
      </w:r>
      <w:proofErr w:type="gramStart"/>
      <w:r w:rsidRPr="004903A1">
        <w:rPr>
          <w:lang w:val="en-GB"/>
        </w:rPr>
        <w:t>in order to</w:t>
      </w:r>
      <w:proofErr w:type="gramEnd"/>
      <w:r w:rsidRPr="004903A1">
        <w:rPr>
          <w:lang w:val="en-GB"/>
        </w:rPr>
        <w:t xml:space="preserve"> make a thorough assessment. Nayak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9]","plainTextFormattedCitation":"[19]","previouslyFormattedCitation":"[18]"},"properties":{"noteIndex":0},"schema":"https://github.com/citation-style-language/schema/raw/master/csl-citation.json"}</w:instrText>
      </w:r>
      <w:r w:rsidRPr="00EB6B2F">
        <w:rPr>
          <w:lang w:val="en-GB"/>
        </w:rPr>
        <w:fldChar w:fldCharType="separate"/>
      </w:r>
      <w:r w:rsidR="00CD3EF3" w:rsidRPr="00CD3EF3">
        <w:rPr>
          <w:noProof/>
          <w:lang w:val="en-GB"/>
        </w:rPr>
        <w:t>[19]</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3F00A75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CD3EF3">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20]","plainTextFormattedCitation":"[20]","previouslyFormattedCitation":"[19]"},"properties":{"noteIndex":0},"schema":"https://github.com/citation-style-language/schema/raw/master/csl-citation.json"}</w:instrText>
      </w:r>
      <w:r w:rsidRPr="00EB6B2F">
        <w:rPr>
          <w:lang w:val="en-GB"/>
        </w:rPr>
        <w:fldChar w:fldCharType="separate"/>
      </w:r>
      <w:r w:rsidR="00CD3EF3" w:rsidRPr="00CD3EF3">
        <w:rPr>
          <w:noProof/>
          <w:lang w:val="en-GB"/>
        </w:rPr>
        <w:t>[20]</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3042966E" w:rsidR="005E3437" w:rsidRPr="004903A1" w:rsidRDefault="005E3437" w:rsidP="005E3437">
      <w:pPr>
        <w:pStyle w:val="PPBodyMainText"/>
        <w:ind w:firstLine="0"/>
        <w:rPr>
          <w:lang w:val="en-GB"/>
        </w:rPr>
      </w:pPr>
      <w:r w:rsidRPr="004903A1">
        <w:rPr>
          <w:lang w:val="en-GB"/>
        </w:rPr>
        <w:t xml:space="preserve">The model implemented is mimicking an oil and gas separation plant is based on a HYSYS simulation file included in a previous publication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The model has been rebuilt in DWSIM and the simulation flowsheet is visualized in Fig. 1. </w:t>
      </w:r>
    </w:p>
    <w:p w14:paraId="6B71135B" w14:textId="14C7DF48"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w:t>
      </w:r>
      <w:r w:rsidR="00E16E8F" w:rsidRPr="004903A1">
        <w:rPr>
          <w:lang w:val="en-GB"/>
        </w:rPr>
        <w:t xml:space="preserve">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6428BAFD" w:rsidR="00E16E8F" w:rsidRPr="004903A1" w:rsidRDefault="00E16E8F" w:rsidP="005E3437">
      <w:pPr>
        <w:pStyle w:val="PPBodyMainText"/>
        <w:ind w:firstLine="0"/>
        <w:rPr>
          <w:lang w:val="en-GB"/>
        </w:rPr>
      </w:pPr>
    </w:p>
    <w:p w14:paraId="0DB1C222" w14:textId="2B5AC8FF"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51F43070"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w:t>
      </w:r>
      <w:del w:id="31" w:author="Anders Andreasen" w:date="2022-01-15T13:09:00Z">
        <w:r w:rsidR="00E2564D" w:rsidRPr="004903A1" w:rsidDel="00D15479">
          <w:rPr>
            <w:lang w:val="en-GB"/>
          </w:rPr>
          <w:delText xml:space="preserve">commingled </w:delText>
        </w:r>
      </w:del>
      <w:ins w:id="32" w:author="Anders Andreasen" w:date="2022-01-15T13:09:00Z">
        <w:r w:rsidR="00D15479">
          <w:rPr>
            <w:lang w:val="en-GB"/>
          </w:rPr>
          <w:t>mixed</w:t>
        </w:r>
        <w:r w:rsidR="00D15479" w:rsidRPr="004903A1">
          <w:rPr>
            <w:lang w:val="en-GB"/>
          </w:rPr>
          <w:t xml:space="preserve"> </w:t>
        </w:r>
      </w:ins>
      <w:r w:rsidR="00E2564D" w:rsidRPr="004903A1">
        <w:rPr>
          <w:lang w:val="en-GB"/>
        </w:rPr>
        <w:t xml:space="preserve">with the flash gas from the second stage separator, 20-VA-02. The </w:t>
      </w:r>
      <w:del w:id="33" w:author="Anders Andreasen" w:date="2022-01-15T13:09:00Z">
        <w:r w:rsidR="00E2564D" w:rsidRPr="004903A1" w:rsidDel="00D15479">
          <w:rPr>
            <w:lang w:val="en-GB"/>
          </w:rPr>
          <w:delText xml:space="preserve">commingled </w:delText>
        </w:r>
      </w:del>
      <w:ins w:id="34" w:author="Anders Andreasen" w:date="2022-01-15T13:09:00Z">
        <w:r w:rsidR="00D15479">
          <w:rPr>
            <w:lang w:val="en-GB"/>
          </w:rPr>
          <w:t>mixed</w:t>
        </w:r>
        <w:r w:rsidR="00D15479" w:rsidRPr="004903A1">
          <w:rPr>
            <w:lang w:val="en-GB"/>
          </w:rPr>
          <w:t xml:space="preserve"> </w:t>
        </w:r>
      </w:ins>
      <w:r w:rsidR="00E2564D" w:rsidRPr="004903A1">
        <w:rPr>
          <w:lang w:val="en-GB"/>
        </w:rPr>
        <w:t xml:space="preserve">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commingled with the gas from the first stage separator, 20-VA-01. The </w:t>
      </w:r>
      <w:del w:id="35" w:author="Anders Andreasen" w:date="2022-01-15T13:09:00Z">
        <w:r w:rsidR="00E2564D" w:rsidRPr="004903A1" w:rsidDel="00D15479">
          <w:rPr>
            <w:lang w:val="en-GB"/>
          </w:rPr>
          <w:delText xml:space="preserve">commingled </w:delText>
        </w:r>
      </w:del>
      <w:ins w:id="36" w:author="Anders Andreasen" w:date="2022-01-15T13:10:00Z">
        <w:r w:rsidR="00D15479">
          <w:rPr>
            <w:lang w:val="en-GB"/>
          </w:rPr>
          <w:t>blended</w:t>
        </w:r>
      </w:ins>
      <w:ins w:id="37" w:author="Anders Andreasen" w:date="2022-01-15T13:09:00Z">
        <w:r w:rsidR="00D15479" w:rsidRPr="004903A1">
          <w:rPr>
            <w:lang w:val="en-GB"/>
          </w:rPr>
          <w:t xml:space="preserve"> </w:t>
        </w:r>
      </w:ins>
      <w:r w:rsidR="00E2564D" w:rsidRPr="004903A1">
        <w:rPr>
          <w:lang w:val="en-GB"/>
        </w:rPr>
        <w:t>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37D69FC" w:rsidR="000B1380" w:rsidRPr="004903A1" w:rsidRDefault="000B1380" w:rsidP="00E2564D">
      <w:pPr>
        <w:pStyle w:val="PPBodyMainText"/>
        <w:ind w:firstLine="0"/>
        <w:rPr>
          <w:lang w:val="en-GB"/>
        </w:rPr>
      </w:pPr>
    </w:p>
    <w:p w14:paraId="2846E68C" w14:textId="00C8871E" w:rsidR="000B1380" w:rsidRPr="004903A1" w:rsidDel="007F2F7A" w:rsidRDefault="000B1380" w:rsidP="00E2564D">
      <w:pPr>
        <w:pStyle w:val="PPBodyMainText"/>
        <w:ind w:firstLine="0"/>
        <w:rPr>
          <w:moveFrom w:id="38" w:author="Anders Andreasen" w:date="2022-01-16T00:27:00Z"/>
          <w:lang w:val="en-GB"/>
        </w:rPr>
      </w:pPr>
      <w:moveFromRangeStart w:id="39" w:author="Anders Andreasen" w:date="2022-01-16T00:27:00Z" w:name="move93185240"/>
      <w:moveFrom w:id="40" w:author="Anders Andreasen" w:date="2022-01-16T00:27:00Z">
        <w:r w:rsidRPr="004903A1" w:rsidDel="007F2F7A">
          <w:rPr>
            <w:lang w:val="en-GB"/>
          </w:rPr>
          <w:lastRenderedPageBreak/>
          <w:t>The key settings applied in the simulation are summarised in Table</w:t>
        </w:r>
        <w:r w:rsidR="00904A10" w:rsidRPr="004903A1" w:rsidDel="007F2F7A">
          <w:rPr>
            <w:lang w:val="en-GB"/>
          </w:rPr>
          <w:t xml:space="preserve"> </w:t>
        </w:r>
        <w:r w:rsidRPr="004903A1" w:rsidDel="007F2F7A">
          <w:rPr>
            <w:lang w:val="en-GB"/>
          </w:rPr>
          <w:t>1. All pumps and compressors have been specified with an adiabatic and polytropic efficiency</w:t>
        </w:r>
        <w:r w:rsidR="00FF0D93" w:rsidRPr="004903A1" w:rsidDel="007F2F7A">
          <w:rPr>
            <w:lang w:val="en-GB"/>
          </w:rPr>
          <w:t>, respectively, of</w:t>
        </w:r>
        <w:r w:rsidRPr="004903A1" w:rsidDel="008C2698">
          <w:rPr>
            <w:lang w:val="en-GB"/>
          </w:rPr>
          <w:t xml:space="preserve"> </w:t>
        </w:r>
        <w:r w:rsidRPr="004903A1" w:rsidDel="007F2F7A">
          <w:rPr>
            <w:lang w:val="en-GB"/>
          </w:rPr>
          <w:t xml:space="preserve">75%. Equipment pressure drops are only specified for heat exchangers as detailed in </w:t>
        </w:r>
        <w:r w:rsidRPr="00EB6B2F" w:rsidDel="007F2F7A">
          <w:fldChar w:fldCharType="begin" w:fldLock="1"/>
        </w:r>
        <w:r w:rsidR="00494FE8" w:rsidRPr="007F2F7A" w:rsidDel="007F2F7A">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sidDel="007F2F7A">
          <w:fldChar w:fldCharType="separate"/>
        </w:r>
        <w:r w:rsidR="007E05B1" w:rsidRPr="00216569" w:rsidDel="007F2F7A">
          <w:rPr>
            <w:noProof/>
            <w:lang w:val="en-GB"/>
          </w:rPr>
          <w:t>[1]</w:t>
        </w:r>
        <w:r w:rsidRPr="00EB6B2F" w:rsidDel="007F2F7A">
          <w:fldChar w:fldCharType="end"/>
        </w:r>
        <w:r w:rsidRPr="004903A1" w:rsidDel="007F2F7A">
          <w:rPr>
            <w:lang w:val="en-GB"/>
          </w:rPr>
          <w:t>.</w:t>
        </w:r>
      </w:moveFrom>
    </w:p>
    <w:moveFromRangeEnd w:id="39"/>
    <w:p w14:paraId="691C39DD" w14:textId="77777777" w:rsidR="00494FE8" w:rsidRDefault="00494FE8">
      <w:pPr>
        <w:keepNext/>
        <w:rPr>
          <w:ins w:id="41" w:author="Anders Andreasen" w:date="2022-01-15T13:00:00Z"/>
        </w:rPr>
        <w:pPrChange w:id="42" w:author="Anders Andreasen" w:date="2022-01-15T13:00:00Z">
          <w:pPr/>
        </w:pPrChange>
      </w:pPr>
      <w:del w:id="43" w:author="Anders Andreasen" w:date="2022-01-15T12:39:00Z">
        <w:r w:rsidRPr="00EB6B2F" w:rsidDel="008C2698">
          <w:rPr>
            <w:noProof/>
          </w:rPr>
          <w:drawing>
            <wp:inline distT="0" distB="0" distL="0" distR="0" wp14:anchorId="036FEABC" wp14:editId="236F37E6">
              <wp:extent cx="6870065" cy="268732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inline>
          </w:drawing>
        </w:r>
      </w:del>
      <w:ins w:id="44" w:author="Anders Andreasen" w:date="2022-01-15T12:59:00Z">
        <w:r>
          <w:rPr>
            <w:noProof/>
          </w:rPr>
          <w:drawing>
            <wp:inline distT="0" distB="0" distL="0" distR="0" wp14:anchorId="1BC71BCB" wp14:editId="5D53D670">
              <wp:extent cx="8029014" cy="4485061"/>
              <wp:effectExtent l="31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18" r="12253"/>
                      <a:stretch/>
                    </pic:blipFill>
                    <pic:spPr bwMode="auto">
                      <a:xfrm rot="16200000">
                        <a:off x="0" y="0"/>
                        <a:ext cx="8035221" cy="4488528"/>
                      </a:xfrm>
                      <a:prstGeom prst="rect">
                        <a:avLst/>
                      </a:prstGeom>
                      <a:ln>
                        <a:noFill/>
                      </a:ln>
                      <a:extLst>
                        <a:ext uri="{53640926-AAD7-44D8-BBD7-CCE9431645EC}">
                          <a14:shadowObscured xmlns:a14="http://schemas.microsoft.com/office/drawing/2010/main"/>
                        </a:ext>
                      </a:extLst>
                    </pic:spPr>
                  </pic:pic>
                </a:graphicData>
              </a:graphic>
            </wp:inline>
          </w:drawing>
        </w:r>
      </w:ins>
    </w:p>
    <w:p w14:paraId="7AE4BA3C" w14:textId="7C43623C" w:rsidR="00494FE8" w:rsidRDefault="00494FE8">
      <w:pPr>
        <w:pStyle w:val="Caption"/>
        <w:jc w:val="left"/>
        <w:rPr>
          <w:ins w:id="45" w:author="Anders Andreasen" w:date="2022-01-15T13:00:00Z"/>
        </w:rPr>
        <w:pPrChange w:id="46" w:author="Anders Andreasen" w:date="2022-01-15T13:00:00Z">
          <w:pPr>
            <w:pStyle w:val="Caption"/>
          </w:pPr>
        </w:pPrChange>
      </w:pPr>
      <w:ins w:id="47" w:author="Anders Andreasen" w:date="2022-01-15T13:00:00Z">
        <w:r>
          <w:t xml:space="preserve">Figure </w:t>
        </w:r>
        <w:r>
          <w:fldChar w:fldCharType="begin"/>
        </w:r>
        <w:r>
          <w:instrText xml:space="preserve"> SEQ Figure \* ARABIC \s 1 </w:instrText>
        </w:r>
      </w:ins>
      <w:r>
        <w:fldChar w:fldCharType="separate"/>
      </w:r>
      <w:ins w:id="48" w:author="Anders Andreasen" w:date="2022-01-15T13:00:00Z">
        <w:r>
          <w:rPr>
            <w:noProof/>
          </w:rPr>
          <w:t>1</w:t>
        </w:r>
        <w:r>
          <w:fldChar w:fldCharType="end"/>
        </w:r>
        <w:r>
          <w:t xml:space="preserve"> </w:t>
        </w:r>
      </w:ins>
      <w:ins w:id="49" w:author="Anders Andreasen" w:date="2022-01-15T13:32:00Z">
        <w:r w:rsidR="00540988">
          <w:t>Oil and gas separation plant s</w:t>
        </w:r>
      </w:ins>
      <w:ins w:id="50" w:author="Anders Andreasen" w:date="2022-01-15T13:00:00Z">
        <w:r>
          <w:t>imulation flowsheet as implemented in DWSIM</w:t>
        </w:r>
      </w:ins>
    </w:p>
    <w:p w14:paraId="4309E00A" w14:textId="54695CDC" w:rsidR="008C2698" w:rsidRDefault="00494FE8">
      <w:pPr>
        <w:rPr>
          <w:ins w:id="51" w:author="Anders Andreasen" w:date="2022-01-15T12:39:00Z"/>
          <w:rFonts w:ascii="Times New Roman" w:hAnsi="Times New Roman"/>
          <w:sz w:val="20"/>
        </w:rPr>
      </w:pPr>
      <w:del w:id="52" w:author="Anders Andreasen" w:date="2022-01-15T12:39:00Z">
        <w:r w:rsidRPr="00EB6B2F" w:rsidDel="008C2698">
          <w:rPr>
            <w:noProof/>
          </w:rPr>
          <mc:AlternateContent>
            <mc:Choice Requires="wps">
              <w:drawing>
                <wp:anchor distT="0" distB="0" distL="114300" distR="114300" simplePos="0" relativeHeight="251653120" behindDoc="0" locked="0" layoutInCell="1" allowOverlap="1" wp14:anchorId="71260CF7" wp14:editId="05ED0FC5">
                  <wp:simplePos x="0" y="0"/>
                  <wp:positionH relativeFrom="margin">
                    <wp:posOffset>569763</wp:posOffset>
                  </wp:positionH>
                  <wp:positionV relativeFrom="page">
                    <wp:posOffset>9716279</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margin-left:44.85pt;margin-top:765.05pt;width:490.25pt;height:26.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" stroked="f">
                  <v:textbox inset="0,0,0,0">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del>
      <w:ins w:id="53" w:author="Anders Andreasen" w:date="2022-01-15T12:39:00Z">
        <w:r w:rsidR="008C2698">
          <w:br w:type="page"/>
        </w:r>
      </w:ins>
    </w:p>
    <w:p w14:paraId="27F42B51" w14:textId="77777777" w:rsidR="007F2F7A" w:rsidRDefault="007F2F7A" w:rsidP="007F2F7A">
      <w:pPr>
        <w:pStyle w:val="PPBodyMainText"/>
        <w:ind w:firstLine="0"/>
        <w:rPr>
          <w:moveTo w:id="54" w:author="Anders Andreasen" w:date="2022-01-16T00:27:00Z"/>
          <w:lang w:val="en-GB"/>
        </w:rPr>
      </w:pPr>
      <w:moveToRangeStart w:id="55" w:author="Anders Andreasen" w:date="2022-01-16T00:27:00Z" w:name="move93185240"/>
      <w:moveTo w:id="56" w:author="Anders Andreasen" w:date="2022-01-16T00:27:00Z">
        <w:r w:rsidRPr="004903A1">
          <w:rPr>
            <w:lang w:val="en-GB"/>
          </w:rPr>
          <w:lastRenderedPageBreak/>
          <w:t>The key settings applied in the simulation are summarised in Table 1. All pumps and compressors have been specified with an adiabatic and polytropic efficiency, respectively, of</w:t>
        </w:r>
      </w:moveTo>
    </w:p>
    <w:p w14:paraId="5D2E9CB7" w14:textId="77777777" w:rsidR="007F2F7A" w:rsidRDefault="007F2F7A" w:rsidP="007F2F7A">
      <w:pPr>
        <w:pStyle w:val="PPBodyMainText"/>
        <w:ind w:firstLine="0"/>
        <w:rPr>
          <w:moveTo w:id="57" w:author="Anders Andreasen" w:date="2022-01-16T00:27:00Z"/>
          <w:lang w:val="en-GB"/>
        </w:rPr>
      </w:pPr>
    </w:p>
    <w:p w14:paraId="603EF919" w14:textId="77777777" w:rsidR="007F2F7A" w:rsidRPr="004903A1" w:rsidRDefault="007F2F7A" w:rsidP="007F2F7A">
      <w:pPr>
        <w:pStyle w:val="PPBodyMainText"/>
        <w:ind w:firstLine="0"/>
        <w:rPr>
          <w:moveTo w:id="58" w:author="Anders Andreasen" w:date="2022-01-16T00:27:00Z"/>
          <w:lang w:val="en-GB"/>
        </w:rPr>
      </w:pPr>
      <w:moveTo w:id="59" w:author="Anders Andreasen" w:date="2022-01-16T00:27:00Z">
        <w:r w:rsidRPr="004903A1">
          <w:rPr>
            <w:lang w:val="en-GB"/>
          </w:rPr>
          <w:t xml:space="preserve">75%. Equipment pressure drops are only specified for heat exchangers as detailed in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Pr="007E05B1">
          <w:rPr>
            <w:noProof/>
            <w:lang w:val="en-GB"/>
          </w:rPr>
          <w:t>[1]</w:t>
        </w:r>
        <w:r w:rsidRPr="00EB6B2F">
          <w:rPr>
            <w:lang w:val="en-GB"/>
          </w:rPr>
          <w:fldChar w:fldCharType="end"/>
        </w:r>
        <w:r w:rsidRPr="004903A1">
          <w:rPr>
            <w:lang w:val="en-GB"/>
          </w:rPr>
          <w:t>.</w:t>
        </w:r>
      </w:moveTo>
    </w:p>
    <w:moveToRangeEnd w:id="55"/>
    <w:p w14:paraId="1BA3E00A" w14:textId="653BBA00" w:rsidR="000B1380" w:rsidRPr="004903A1" w:rsidRDefault="000B1380" w:rsidP="00E2564D">
      <w:pPr>
        <w:pStyle w:val="PPBodyMainText"/>
        <w:ind w:firstLine="0"/>
        <w:rPr>
          <w:lang w:val="en-GB"/>
        </w:rPr>
      </w:pPr>
    </w:p>
    <w:p w14:paraId="67714A33" w14:textId="2F1B24CC"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7FCA88F9" w:rsidR="00E16E8F" w:rsidRPr="004903A1" w:rsidRDefault="00466A4F" w:rsidP="00E16E8F">
            <w:pPr>
              <w:pStyle w:val="PPTableBody"/>
              <w:rPr>
                <w:lang w:val="en-GB"/>
              </w:rPr>
            </w:pPr>
            <w:ins w:id="60" w:author="Anders Andreasen" w:date="2022-01-15T13:34:00Z">
              <w:r>
                <w:rPr>
                  <w:rFonts w:ascii="Verdana" w:hAnsi="Verdana"/>
                  <w:lang w:val="en-GB"/>
                </w:rPr>
                <w:t>°</w:t>
              </w:r>
            </w:ins>
            <w:del w:id="61"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17F5AD0C" w:rsidR="00E16E8F" w:rsidRPr="004903A1" w:rsidRDefault="00466A4F" w:rsidP="00E16E8F">
            <w:pPr>
              <w:pStyle w:val="PPTableBody"/>
              <w:rPr>
                <w:lang w:val="en-GB"/>
              </w:rPr>
            </w:pPr>
            <w:ins w:id="62" w:author="Anders Andreasen" w:date="2022-01-15T13:34:00Z">
              <w:r>
                <w:rPr>
                  <w:rFonts w:ascii="Verdana" w:hAnsi="Verdana"/>
                  <w:lang w:val="en-GB"/>
                </w:rPr>
                <w:t>°</w:t>
              </w:r>
            </w:ins>
            <w:del w:id="6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6FC711D" w:rsidR="00E16E8F" w:rsidRPr="004903A1" w:rsidRDefault="00466A4F" w:rsidP="00E16E8F">
            <w:pPr>
              <w:pStyle w:val="PPTableBody"/>
              <w:rPr>
                <w:lang w:val="en-GB"/>
              </w:rPr>
            </w:pPr>
            <w:ins w:id="64" w:author="Anders Andreasen" w:date="2022-01-15T13:34:00Z">
              <w:r>
                <w:rPr>
                  <w:rFonts w:ascii="Verdana" w:hAnsi="Verdana"/>
                  <w:lang w:val="en-GB"/>
                </w:rPr>
                <w:t>°</w:t>
              </w:r>
            </w:ins>
            <w:del w:id="6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5D8C3183" w:rsidR="00E16E8F" w:rsidRPr="004903A1" w:rsidRDefault="00466A4F" w:rsidP="00E16E8F">
            <w:pPr>
              <w:pStyle w:val="PPTableBody"/>
              <w:rPr>
                <w:lang w:val="en-GB"/>
              </w:rPr>
            </w:pPr>
            <w:ins w:id="66" w:author="Anders Andreasen" w:date="2022-01-15T13:34:00Z">
              <w:r>
                <w:rPr>
                  <w:rFonts w:ascii="Verdana" w:hAnsi="Verdana"/>
                  <w:lang w:val="en-GB"/>
                </w:rPr>
                <w:t>°</w:t>
              </w:r>
            </w:ins>
            <w:del w:id="67"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66544F78" w:rsidR="00E16E8F" w:rsidRPr="004903A1" w:rsidRDefault="00466A4F" w:rsidP="00E16E8F">
            <w:pPr>
              <w:pStyle w:val="PPTableBody"/>
              <w:rPr>
                <w:lang w:val="en-GB"/>
              </w:rPr>
            </w:pPr>
            <w:ins w:id="68" w:author="Anders Andreasen" w:date="2022-01-15T13:34:00Z">
              <w:r>
                <w:rPr>
                  <w:rFonts w:ascii="Verdana" w:hAnsi="Verdana"/>
                  <w:lang w:val="en-GB"/>
                </w:rPr>
                <w:t>°</w:t>
              </w:r>
            </w:ins>
            <w:del w:id="69"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4B79A97A" w:rsidR="00E16E8F" w:rsidRPr="004903A1" w:rsidRDefault="00466A4F" w:rsidP="00E16E8F">
            <w:pPr>
              <w:pStyle w:val="PPTableBody"/>
              <w:rPr>
                <w:lang w:val="en-GB"/>
              </w:rPr>
            </w:pPr>
            <w:ins w:id="70" w:author="Anders Andreasen" w:date="2022-01-15T13:34:00Z">
              <w:r>
                <w:rPr>
                  <w:rFonts w:ascii="Verdana" w:hAnsi="Verdana"/>
                  <w:lang w:val="en-GB"/>
                </w:rPr>
                <w:t>°</w:t>
              </w:r>
            </w:ins>
            <w:del w:id="71"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156782F7" w:rsidR="00E16E8F" w:rsidRPr="004903A1" w:rsidRDefault="00466A4F" w:rsidP="00E16E8F">
            <w:pPr>
              <w:pStyle w:val="PPTableBody"/>
              <w:rPr>
                <w:lang w:val="en-GB"/>
              </w:rPr>
            </w:pPr>
            <w:ins w:id="72" w:author="Anders Andreasen" w:date="2022-01-15T13:34:00Z">
              <w:r>
                <w:rPr>
                  <w:rFonts w:ascii="Verdana" w:hAnsi="Verdana"/>
                  <w:lang w:val="en-GB"/>
                </w:rPr>
                <w:t>°</w:t>
              </w:r>
            </w:ins>
            <w:del w:id="7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3F1808CF" w:rsidR="00E16E8F" w:rsidRPr="004903A1" w:rsidRDefault="00466A4F" w:rsidP="00E16E8F">
            <w:pPr>
              <w:pStyle w:val="PPTableBody"/>
              <w:rPr>
                <w:lang w:val="en-GB"/>
              </w:rPr>
            </w:pPr>
            <w:ins w:id="74" w:author="Anders Andreasen" w:date="2022-01-15T13:34:00Z">
              <w:r>
                <w:rPr>
                  <w:rFonts w:ascii="Verdana" w:hAnsi="Verdana"/>
                  <w:lang w:val="en-GB"/>
                </w:rPr>
                <w:t>°</w:t>
              </w:r>
            </w:ins>
            <w:del w:id="7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07F9D614" w:rsidR="005E3437" w:rsidRPr="004903A1" w:rsidRDefault="003C1556" w:rsidP="003C1556">
      <w:pPr>
        <w:pStyle w:val="PPHeading"/>
        <w:rPr>
          <w:lang w:val="en-GB"/>
        </w:rPr>
      </w:pPr>
      <w:del w:id="76" w:author="Anders Andreasen" w:date="2022-01-15T12:42:00Z">
        <w:r w:rsidRPr="004903A1" w:rsidDel="00630FB3">
          <w:rPr>
            <w:lang w:val="en-GB"/>
          </w:rPr>
          <w:br w:type="column"/>
        </w:r>
      </w:del>
      <w:r w:rsidR="005E3437" w:rsidRPr="004903A1">
        <w:rPr>
          <w:lang w:val="en-GB"/>
        </w:rPr>
        <w:t>2.2 Fluid description and simulation settings</w:t>
      </w:r>
    </w:p>
    <w:p w14:paraId="52C033C7" w14:textId="4F818535" w:rsidR="002F1E48" w:rsidRPr="004903A1" w:rsidRDefault="002F1E48">
      <w:pPr>
        <w:pStyle w:val="PPHeading"/>
        <w:jc w:val="both"/>
        <w:rPr>
          <w:b w:val="0"/>
          <w:bCs/>
          <w:lang w:val="en-GB"/>
        </w:rPr>
        <w:pPrChange w:id="77" w:author="Anders Andreasen" w:date="2022-01-15T13:36:00Z">
          <w:pPr>
            <w:pStyle w:val="PPHeading"/>
          </w:pPr>
        </w:pPrChange>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w:t>
      </w:r>
      <w:del w:id="78" w:author="Anders Andreasen" w:date="2022-01-15T12:18:00Z">
        <w:r w:rsidRPr="004903A1" w:rsidDel="0056434A">
          <w:rPr>
            <w:b w:val="0"/>
            <w:bCs/>
            <w:lang w:val="en-GB"/>
          </w:rPr>
          <w:delText>5</w:delText>
        </w:r>
      </w:del>
      <w:ins w:id="79" w:author="Anders Andreasen" w:date="2022-01-15T12:18:00Z">
        <w:r w:rsidR="0056434A">
          <w:rPr>
            <w:b w:val="0"/>
            <w:bCs/>
            <w:lang w:val="en-GB"/>
          </w:rPr>
          <w:t>7</w:t>
        </w:r>
      </w:ins>
      <w:r w:rsidRPr="004903A1">
        <w:rPr>
          <w:b w:val="0"/>
          <w:bCs/>
          <w:lang w:val="en-GB"/>
        </w:rPr>
        <w:t>.</w:t>
      </w:r>
      <w:del w:id="80" w:author="Anders Andreasen" w:date="2022-01-15T12:18:00Z">
        <w:r w:rsidRPr="004903A1" w:rsidDel="0056434A">
          <w:rPr>
            <w:b w:val="0"/>
            <w:bCs/>
            <w:lang w:val="en-GB"/>
          </w:rPr>
          <w:delText>4</w:delText>
        </w:r>
      </w:del>
      <w:ins w:id="81" w:author="Anders Andreasen" w:date="2022-01-15T12:18:00Z">
        <w:r w:rsidR="0056434A">
          <w:rPr>
            <w:b w:val="0"/>
            <w:bCs/>
            <w:lang w:val="en-GB"/>
          </w:rPr>
          <w:t>0</w:t>
        </w:r>
      </w:ins>
      <w:r w:rsidRPr="004903A1">
        <w:rPr>
          <w:b w:val="0"/>
          <w:bCs/>
          <w:lang w:val="en-GB"/>
        </w:rPr>
        <w:t>.</w:t>
      </w:r>
    </w:p>
    <w:p w14:paraId="21D9331E" w14:textId="37BD0F2D" w:rsidR="00E3342E" w:rsidRPr="004903A1" w:rsidRDefault="00E3342E">
      <w:pPr>
        <w:pStyle w:val="PPHeading"/>
        <w:jc w:val="both"/>
        <w:rPr>
          <w:b w:val="0"/>
          <w:bCs/>
          <w:lang w:val="en-GB"/>
        </w:rPr>
        <w:pPrChange w:id="82" w:author="Anders Andreasen" w:date="2022-01-15T13:36:00Z">
          <w:pPr>
            <w:pStyle w:val="PPHeading"/>
          </w:pPr>
        </w:pPrChange>
      </w:pPr>
      <w:r w:rsidRPr="004903A1">
        <w:rPr>
          <w:b w:val="0"/>
          <w:bCs/>
          <w:lang w:val="en-GB"/>
        </w:rPr>
        <w:t xml:space="preserve">The composition of the well fluid modelled both in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CD3EF3">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1]","plainTextFormattedCitation":"[21]","previouslyFormattedCitation":"[20]"},"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1]</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CD3EF3">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2]","plainTextFormattedCitation":"[22]","previouslyFormattedCitation":"[21]"},"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2]</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CD3EF3">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3]","plainTextFormattedCitation":"[23]","previouslyFormattedCitation":"[22]"},"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3]</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w:t>
      </w:r>
      <w:ins w:id="83" w:author="Anders Andreasen" w:date="2022-01-15T23:51:00Z">
        <w:r w:rsidR="009F3E54" w:rsidRPr="00AA3615">
          <w:rPr>
            <w:rStyle w:val="FootnoteReference"/>
          </w:rPr>
          <w:footnoteReference w:id="1"/>
        </w:r>
      </w:ins>
      <w:r w:rsidRPr="004903A1">
        <w:rPr>
          <w:b w:val="0"/>
          <w:bCs/>
          <w:lang w:val="en-GB"/>
        </w:rPr>
        <w:t xml:space="preserve">. </w:t>
      </w:r>
    </w:p>
    <w:p w14:paraId="175AD128" w14:textId="75CF0008" w:rsidR="00E3342E" w:rsidRPr="004903A1" w:rsidRDefault="00CC022A">
      <w:pPr>
        <w:pStyle w:val="PPHeading"/>
        <w:jc w:val="both"/>
        <w:rPr>
          <w:b w:val="0"/>
          <w:bCs/>
          <w:lang w:val="en-GB"/>
        </w:rPr>
        <w:pPrChange w:id="86" w:author="Anders Andreasen" w:date="2022-01-15T13:36:00Z">
          <w:pPr>
            <w:pStyle w:val="PPHeading"/>
          </w:pPr>
        </w:pPrChange>
      </w:pPr>
      <w:bookmarkStart w:id="87" w:name="_Hlk93145455"/>
      <w:r w:rsidRPr="004903A1">
        <w:rPr>
          <w:b w:val="0"/>
          <w:bCs/>
          <w:lang w:val="en-GB"/>
        </w:rPr>
        <w:t xml:space="preserve">The 8 </w:t>
      </w:r>
      <w:r w:rsidR="00904A10" w:rsidRPr="004903A1">
        <w:rPr>
          <w:b w:val="0"/>
          <w:bCs/>
          <w:lang w:val="en-GB"/>
        </w:rPr>
        <w:t>pseudo-</w:t>
      </w:r>
      <w:r w:rsidRPr="004903A1">
        <w:rPr>
          <w:b w:val="0"/>
          <w:bCs/>
          <w:lang w:val="en-GB"/>
        </w:rPr>
        <w:t>components included have been specified by molecular weight and liquid density and with critical properties and ac</w:t>
      </w:r>
      <w:del w:id="88" w:author="Anders Andreasen" w:date="2022-01-15T13:23:00Z">
        <w:r w:rsidRPr="004903A1" w:rsidDel="006F4172">
          <w:rPr>
            <w:b w:val="0"/>
            <w:bCs/>
            <w:lang w:val="en-GB"/>
          </w:rPr>
          <w:delText>c</w:delText>
        </w:r>
      </w:del>
      <w:r w:rsidRPr="004903A1">
        <w:rPr>
          <w:b w:val="0"/>
          <w:bCs/>
          <w:lang w:val="en-GB"/>
        </w:rPr>
        <w:t xml:space="preserve">entric factors estimated by the </w:t>
      </w:r>
      <w:proofErr w:type="spellStart"/>
      <w:r w:rsidRPr="004903A1">
        <w:rPr>
          <w:b w:val="0"/>
          <w:bCs/>
          <w:lang w:val="en-GB"/>
        </w:rPr>
        <w:t>Twu</w:t>
      </w:r>
      <w:proofErr w:type="spellEnd"/>
      <w:r w:rsidRPr="004903A1">
        <w:rPr>
          <w:b w:val="0"/>
          <w:bCs/>
          <w:lang w:val="en-GB"/>
        </w:rPr>
        <w:t xml:space="preserve"> method </w:t>
      </w:r>
      <w:r w:rsidRPr="00EB6B2F">
        <w:rPr>
          <w:b w:val="0"/>
          <w:bCs/>
          <w:lang w:val="en-GB"/>
        </w:rPr>
        <w:fldChar w:fldCharType="begin" w:fldLock="1"/>
      </w:r>
      <w:r w:rsidR="00CD3EF3">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4], [25]","plainTextFormattedCitation":"[24], [25]","previouslyFormattedCitation":"[23], [24]"},"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4], [25]</w:t>
      </w:r>
      <w:r w:rsidRPr="00EB6B2F">
        <w:rPr>
          <w:b w:val="0"/>
          <w:bCs/>
          <w:lang w:val="en-GB"/>
        </w:rPr>
        <w:fldChar w:fldCharType="end"/>
      </w:r>
      <w:r w:rsidRPr="004903A1">
        <w:rPr>
          <w:b w:val="0"/>
          <w:bCs/>
          <w:lang w:val="en-GB"/>
        </w:rPr>
        <w:t xml:space="preserve">. The estimated properties have been used </w:t>
      </w:r>
      <w:r w:rsidRPr="004903A1">
        <w:rPr>
          <w:b w:val="0"/>
          <w:bCs/>
          <w:lang w:val="en-GB"/>
        </w:rPr>
        <w:t>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bookmarkEnd w:id="87"/>
    <w:p w14:paraId="11DCB7F0" w14:textId="6AE729B8"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29C311BF" w:rsidR="00E02B43" w:rsidRPr="004903A1" w:rsidRDefault="00466A4F" w:rsidP="00E02B43">
            <w:pPr>
              <w:pStyle w:val="PPTableBody"/>
              <w:jc w:val="center"/>
              <w:rPr>
                <w:lang w:val="en-GB"/>
              </w:rPr>
            </w:pPr>
            <w:ins w:id="89" w:author="Anders Andreasen" w:date="2022-01-15T13:37:00Z">
              <w:r>
                <w:rPr>
                  <w:lang w:val="en-GB"/>
                </w:rPr>
                <w:t>k</w:t>
              </w:r>
            </w:ins>
            <w:r w:rsidR="00E02B43" w:rsidRPr="004903A1">
              <w:rPr>
                <w:lang w:val="en-GB"/>
              </w:rPr>
              <w:t>g/</w:t>
            </w:r>
            <w:proofErr w:type="spellStart"/>
            <w:ins w:id="90" w:author="Anders Andreasen" w:date="2022-01-15T13:37:00Z">
              <w:r>
                <w:rPr>
                  <w:lang w:val="en-GB"/>
                </w:rPr>
                <w:t>k</w:t>
              </w:r>
            </w:ins>
            <w:r w:rsidR="00E02B43" w:rsidRPr="004903A1">
              <w:rPr>
                <w:lang w:val="en-GB"/>
              </w:rPr>
              <w:t>mol</w:t>
            </w:r>
            <w:ins w:id="91" w:author="Anders Andreasen" w:date="2022-01-15T13:37:00Z">
              <w:r>
                <w:rPr>
                  <w:lang w:val="en-GB"/>
                </w:rPr>
                <w:t>e</w:t>
              </w:r>
            </w:ins>
            <w:proofErr w:type="spellEnd"/>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1EF3888F" w:rsidR="00E02B43" w:rsidRPr="004903A1" w:rsidRDefault="00466A4F" w:rsidP="00E02B43">
            <w:pPr>
              <w:pStyle w:val="PPTableBody"/>
              <w:jc w:val="center"/>
              <w:rPr>
                <w:lang w:val="en-GB"/>
              </w:rPr>
            </w:pPr>
            <w:ins w:id="92" w:author="Anders Andreasen" w:date="2022-01-15T13:34:00Z">
              <w:r>
                <w:rPr>
                  <w:rFonts w:ascii="Verdana" w:hAnsi="Verdana"/>
                  <w:lang w:val="en-GB"/>
                </w:rPr>
                <w:t>°</w:t>
              </w:r>
            </w:ins>
            <w:r w:rsidR="00E02B43"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2CF306A9" w:rsidR="00C71F23" w:rsidRDefault="00C71F23" w:rsidP="00C71F23">
      <w:pPr>
        <w:pStyle w:val="PPBodyMainText"/>
        <w:ind w:firstLine="0"/>
        <w:rPr>
          <w:ins w:id="93" w:author="Anders Andreasen" w:date="2022-01-15T19:07:00Z"/>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 xml:space="preserve">ASTM D323-73/79. </w:t>
      </w:r>
      <w:proofErr w:type="gramStart"/>
      <w:r w:rsidRPr="004903A1">
        <w:rPr>
          <w:lang w:val="en-GB"/>
        </w:rPr>
        <w:t>In order to</w:t>
      </w:r>
      <w:proofErr w:type="gramEnd"/>
      <w:r w:rsidRPr="004903A1">
        <w:rPr>
          <w:lang w:val="en-GB"/>
        </w:rPr>
        <w:t xml:space="preserve">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pressure of the export stream at 37.8</w:t>
      </w:r>
      <w:del w:id="94" w:author="Anders Andreasen" w:date="2022-01-15T13:35:00Z">
        <w:r w:rsidRPr="004903A1" w:rsidDel="00466A4F">
          <w:rPr>
            <w:rFonts w:ascii="Verdana" w:hAnsi="Verdana"/>
            <w:lang w:val="en-GB"/>
          </w:rPr>
          <w:delText>˚</w:delText>
        </w:r>
      </w:del>
      <w:ins w:id="95" w:author="Anders Andreasen" w:date="2022-01-15T13:35:00Z">
        <w:r w:rsidR="00466A4F">
          <w:rPr>
            <w:rFonts w:ascii="Verdana" w:hAnsi="Verdana"/>
            <w:lang w:val="en-GB"/>
          </w:rPr>
          <w:t>°</w:t>
        </w:r>
      </w:ins>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02534B6E" w14:textId="300F3DAF" w:rsidR="0040522B" w:rsidRDefault="009F3E54" w:rsidP="00C71F23">
      <w:pPr>
        <w:pStyle w:val="PPBodyMainText"/>
        <w:ind w:firstLine="0"/>
        <w:rPr>
          <w:ins w:id="96" w:author="Anders Andreasen" w:date="2022-01-15T19:07:00Z"/>
          <w:lang w:val="en-GB"/>
        </w:rPr>
      </w:pPr>
      <w:ins w:id="97" w:author="Anders Andreasen" w:date="2022-01-15T23:52:00Z">
        <w:r>
          <w:rPr>
            <w:lang w:val="en-GB"/>
          </w:rPr>
          <w:t xml:space="preserve">The two tools have different ways and granularity for setting </w:t>
        </w:r>
      </w:ins>
      <w:ins w:id="98" w:author="Anders Andreasen" w:date="2022-01-15T23:53:00Z">
        <w:r>
          <w:rPr>
            <w:lang w:val="en-GB"/>
          </w:rPr>
          <w:t xml:space="preserve">calculation tolerances </w:t>
        </w:r>
        <w:proofErr w:type="gramStart"/>
        <w:r>
          <w:rPr>
            <w:lang w:val="en-GB"/>
          </w:rPr>
          <w:t>e.g.</w:t>
        </w:r>
        <w:proofErr w:type="gramEnd"/>
        <w:r>
          <w:rPr>
            <w:lang w:val="en-GB"/>
          </w:rPr>
          <w:t xml:space="preserve"> for recycle operations</w:t>
        </w:r>
      </w:ins>
      <w:ins w:id="99" w:author="Anders Andreasen" w:date="2022-01-15T23:54:00Z">
        <w:r>
          <w:rPr>
            <w:lang w:val="en-GB"/>
          </w:rPr>
          <w:t xml:space="preserve"> where details down to com</w:t>
        </w:r>
      </w:ins>
      <w:ins w:id="100" w:author="Anders Andreasen" w:date="2022-01-15T23:55:00Z">
        <w:r>
          <w:rPr>
            <w:lang w:val="en-GB"/>
          </w:rPr>
          <w:t>ponent level can be specified in HYSYS, but only for total flow in DWSIM</w:t>
        </w:r>
      </w:ins>
      <w:ins w:id="101" w:author="Anders Andreasen" w:date="2022-01-15T23:53:00Z">
        <w:r>
          <w:rPr>
            <w:lang w:val="en-GB"/>
          </w:rPr>
          <w:t>. Generally, for the mass balance the error in recycle blocks are below</w:t>
        </w:r>
      </w:ins>
      <w:ins w:id="102" w:author="Anders Andreasen" w:date="2022-01-15T23:55:00Z">
        <w:r w:rsidR="006152B9">
          <w:rPr>
            <w:lang w:val="en-GB"/>
          </w:rPr>
          <w:t xml:space="preserve"> 1 kg/h in</w:t>
        </w:r>
      </w:ins>
      <w:ins w:id="103" w:author="Anders Andreasen" w:date="2022-01-16T00:11:00Z">
        <w:r w:rsidR="00C53FD0">
          <w:rPr>
            <w:lang w:val="en-GB"/>
          </w:rPr>
          <w:t xml:space="preserve"> both HYSYS and</w:t>
        </w:r>
      </w:ins>
      <w:ins w:id="104" w:author="Anders Andreasen" w:date="2022-01-15T23:55:00Z">
        <w:r w:rsidR="006152B9">
          <w:rPr>
            <w:lang w:val="en-GB"/>
          </w:rPr>
          <w:t xml:space="preserve"> DWSIM</w:t>
        </w:r>
      </w:ins>
      <w:ins w:id="105" w:author="Anders Andreasen" w:date="2022-01-16T00:11:00Z">
        <w:r w:rsidR="00C53FD0">
          <w:rPr>
            <w:lang w:val="en-GB"/>
          </w:rPr>
          <w:t xml:space="preserve"> and any </w:t>
        </w:r>
      </w:ins>
      <w:ins w:id="106" w:author="Anders Andreasen" w:date="2022-01-16T00:12:00Z">
        <w:r w:rsidR="00C53FD0">
          <w:rPr>
            <w:lang w:val="en-GB"/>
          </w:rPr>
          <w:t>significant discrepancies are considered not to be due to mass balance errors</w:t>
        </w:r>
      </w:ins>
      <w:ins w:id="107" w:author="Anders Andreasen" w:date="2022-01-15T23:55:00Z">
        <w:r w:rsidR="006152B9">
          <w:rPr>
            <w:lang w:val="en-GB"/>
          </w:rPr>
          <w:t>.</w:t>
        </w:r>
      </w:ins>
      <w:ins w:id="108" w:author="Anders Andreasen" w:date="2022-01-15T23:53:00Z">
        <w:r>
          <w:rPr>
            <w:lang w:val="en-GB"/>
          </w:rPr>
          <w:t xml:space="preserve"> </w:t>
        </w:r>
      </w:ins>
    </w:p>
    <w:p w14:paraId="0D5D340F" w14:textId="4472E5FE" w:rsidR="0040522B" w:rsidRDefault="0040522B" w:rsidP="0040522B">
      <w:pPr>
        <w:pStyle w:val="PPHeading"/>
        <w:rPr>
          <w:ins w:id="109" w:author="Anders Andreasen" w:date="2022-01-15T19:08:00Z"/>
        </w:rPr>
      </w:pPr>
      <w:ins w:id="110" w:author="Anders Andreasen" w:date="2022-01-15T19:08:00Z">
        <w:r>
          <w:t>2.3 Parametric study</w:t>
        </w:r>
      </w:ins>
    </w:p>
    <w:p w14:paraId="78311217" w14:textId="4433A177" w:rsidR="0040522B" w:rsidRPr="004903A1" w:rsidRDefault="0040522B" w:rsidP="0040522B">
      <w:pPr>
        <w:pStyle w:val="PPBodyMainText"/>
        <w:ind w:firstLine="0"/>
        <w:rPr>
          <w:ins w:id="111" w:author="Anders Andreasen" w:date="2022-01-15T19:08:00Z"/>
          <w:lang w:val="en-GB"/>
        </w:rPr>
      </w:pPr>
      <w:ins w:id="112" w:author="Anders Andreasen" w:date="2022-01-15T19:08:00Z">
        <w:r w:rsidRPr="004903A1">
          <w:rPr>
            <w:lang w:val="en-GB"/>
          </w:rPr>
          <w:t xml:space="preserve">To further test DWSIM beyond a single converged simulation state, a parametric study </w:t>
        </w:r>
      </w:ins>
      <w:ins w:id="113" w:author="Anders Andreasen" w:date="2022-01-15T19:09:00Z">
        <w:r w:rsidR="0015248D">
          <w:rPr>
            <w:lang w:val="en-GB"/>
          </w:rPr>
          <w:t xml:space="preserve">is set up, </w:t>
        </w:r>
        <w:r>
          <w:rPr>
            <w:lang w:val="en-GB"/>
          </w:rPr>
          <w:t>exploring similarities and differences over a wider range of parameter settings</w:t>
        </w:r>
      </w:ins>
      <w:ins w:id="114" w:author="Anders Andreasen" w:date="2022-01-15T19:08:00Z">
        <w:r w:rsidRPr="004903A1">
          <w:rPr>
            <w:lang w:val="en-GB"/>
          </w:rPr>
          <w:t xml:space="preserve">. In order to efficiently conduct the parametric study in both DWSIM and HYSYS, a python wrapper is made for both simulation tools in a similar fashion as previous studies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instrText>
        </w:r>
        <w:r w:rsidRPr="00EB6B2F">
          <w:rPr>
            <w:lang w:val="en-GB"/>
          </w:rPr>
          <w:fldChar w:fldCharType="separate"/>
        </w:r>
        <w:r w:rsidRPr="00CD3EF3">
          <w:rPr>
            <w:noProof/>
            <w:lang w:val="en-GB"/>
          </w:rPr>
          <w:t>[1], [26], [27]</w:t>
        </w:r>
        <w:r w:rsidRPr="00EB6B2F">
          <w:rPr>
            <w:lang w:val="en-GB"/>
          </w:rPr>
          <w:fldChar w:fldCharType="end"/>
        </w:r>
        <w:r w:rsidRPr="004903A1">
          <w:rPr>
            <w:lang w:val="en-GB"/>
          </w:rPr>
          <w:t xml:space="preserve">. The parametric study is made by random/Monte Carlo sampling using the </w:t>
        </w:r>
        <w:proofErr w:type="spellStart"/>
        <w:r w:rsidRPr="004903A1">
          <w:rPr>
            <w:i/>
            <w:iCs/>
            <w:lang w:val="en-GB"/>
          </w:rPr>
          <w:t>lhsmdu</w:t>
        </w:r>
        <w:proofErr w:type="spellEnd"/>
        <w:r w:rsidRPr="004903A1">
          <w:rPr>
            <w:lang w:val="en-GB"/>
          </w:rPr>
          <w:t xml:space="preserve"> </w:t>
        </w:r>
        <w:r w:rsidRPr="00EB6B2F">
          <w:rPr>
            <w:lang w:val="en-GB"/>
          </w:rPr>
          <w:fldChar w:fldCharType="begin" w:fldLock="1"/>
        </w:r>
        <w:r>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instrText>
        </w:r>
        <w:r w:rsidRPr="00EB6B2F">
          <w:rPr>
            <w:lang w:val="en-GB"/>
          </w:rPr>
          <w:fldChar w:fldCharType="separate"/>
        </w:r>
        <w:r w:rsidRPr="00CD3EF3">
          <w:rPr>
            <w:noProof/>
            <w:lang w:val="en-GB"/>
          </w:rPr>
          <w:t>[28]</w:t>
        </w:r>
        <w:r w:rsidRPr="00EB6B2F">
          <w:rPr>
            <w:lang w:val="en-GB"/>
          </w:rPr>
          <w:fldChar w:fldCharType="end"/>
        </w:r>
        <w:r w:rsidRPr="004903A1">
          <w:rPr>
            <w:lang w:val="en-GB"/>
          </w:rPr>
          <w:t xml:space="preserve"> </w:t>
        </w:r>
        <w:r w:rsidRPr="00EB6B2F">
          <w:rPr>
            <w:lang w:val="en-GB"/>
          </w:rPr>
          <w:fldChar w:fldCharType="begin" w:fldLock="1"/>
        </w:r>
        <w:r>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instrText>
        </w:r>
        <w:r w:rsidRPr="00EB6B2F">
          <w:rPr>
            <w:lang w:val="en-GB"/>
          </w:rPr>
          <w:fldChar w:fldCharType="separate"/>
        </w:r>
        <w:r w:rsidRPr="00CD3EF3">
          <w:rPr>
            <w:noProof/>
            <w:lang w:val="en-GB"/>
          </w:rPr>
          <w:t>[29]</w:t>
        </w:r>
        <w:r w:rsidRPr="00EB6B2F">
          <w:rPr>
            <w:lang w:val="en-GB"/>
          </w:rPr>
          <w:fldChar w:fldCharType="end"/>
        </w:r>
        <w:r w:rsidRPr="004903A1">
          <w:rPr>
            <w:lang w:val="en-GB"/>
          </w:rPr>
          <w:t xml:space="preserve"> package over 10 independent variables/factors. The independent variables and their bounds are shown in Table 5. A sampling plan is made using 100 samples and both </w:t>
        </w:r>
        <w:r w:rsidRPr="004903A1">
          <w:rPr>
            <w:lang w:val="en-GB"/>
          </w:rPr>
          <w:lastRenderedPageBreak/>
          <w:t>sampling plans are run using a python wrapper around both HYSYS and DWSIM.</w:t>
        </w:r>
      </w:ins>
    </w:p>
    <w:p w14:paraId="1524F4B1" w14:textId="15B7C8FC" w:rsidR="0040522B" w:rsidRPr="004903A1" w:rsidRDefault="0040522B" w:rsidP="0040522B">
      <w:pPr>
        <w:pStyle w:val="PPBodyMainText"/>
        <w:ind w:firstLine="0"/>
        <w:rPr>
          <w:ins w:id="115" w:author="Anders Andreasen" w:date="2022-01-15T19:08:00Z"/>
          <w:lang w:val="en-GB"/>
        </w:rPr>
      </w:pPr>
    </w:p>
    <w:p w14:paraId="684EA651" w14:textId="1E50A7CF" w:rsidR="0040522B" w:rsidRPr="004903A1" w:rsidRDefault="009F3E54" w:rsidP="0040522B">
      <w:pPr>
        <w:pStyle w:val="Caption"/>
        <w:keepNext/>
        <w:rPr>
          <w:ins w:id="116" w:author="Anders Andreasen" w:date="2022-01-15T19:08:00Z"/>
          <w:b w:val="0"/>
          <w:bCs/>
          <w:lang w:val="en-GB"/>
        </w:rPr>
      </w:pPr>
      <w:r>
        <w:rPr>
          <w:noProof/>
          <w:lang w:val="en-GB"/>
        </w:rPr>
        <mc:AlternateContent>
          <mc:Choice Requires="wpg">
            <w:drawing>
              <wp:anchor distT="0" distB="0" distL="114300" distR="114300" simplePos="0" relativeHeight="251657216" behindDoc="0" locked="0" layoutInCell="1" allowOverlap="1" wp14:anchorId="14E96AAF" wp14:editId="7282993B">
                <wp:simplePos x="0" y="0"/>
                <wp:positionH relativeFrom="column">
                  <wp:posOffset>3279775</wp:posOffset>
                </wp:positionH>
                <wp:positionV relativeFrom="paragraph">
                  <wp:posOffset>266065</wp:posOffset>
                </wp:positionV>
                <wp:extent cx="3002915" cy="1991360"/>
                <wp:effectExtent l="0" t="0" r="6985" b="8890"/>
                <wp:wrapTopAndBottom/>
                <wp:docPr id="28" name="Group 28"/>
                <wp:cNvGraphicFramePr/>
                <a:graphic xmlns:a="http://schemas.openxmlformats.org/drawingml/2006/main">
                  <a:graphicData uri="http://schemas.microsoft.com/office/word/2010/wordprocessingGroup">
                    <wpg:wgp>
                      <wpg:cNvGrpSpPr/>
                      <wpg:grpSpPr>
                        <a:xfrm>
                          <a:off x="0" y="0"/>
                          <a:ext cx="3002915" cy="1991360"/>
                          <a:chOff x="0" y="0"/>
                          <a:chExt cx="3002949" cy="199136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8454" y="0"/>
                            <a:ext cx="2944495" cy="1670050"/>
                          </a:xfrm>
                          <a:prstGeom prst="rect">
                            <a:avLst/>
                          </a:prstGeom>
                          <a:noFill/>
                        </pic:spPr>
                      </pic:pic>
                      <wps:wsp>
                        <wps:cNvPr id="10" name="Text Box 10"/>
                        <wps:cNvSpPr txBox="1"/>
                        <wps:spPr>
                          <a:xfrm>
                            <a:off x="0" y="1686560"/>
                            <a:ext cx="2944495" cy="304800"/>
                          </a:xfrm>
                          <a:prstGeom prst="rect">
                            <a:avLst/>
                          </a:prstGeom>
                          <a:solidFill>
                            <a:prstClr val="white"/>
                          </a:solidFill>
                          <a:ln>
                            <a:noFill/>
                          </a:ln>
                        </wps:spPr>
                        <wps:txbx>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96AAF" id="Group 28" o:spid="_x0000_s1027" style="position:absolute;left:0;text-align:left;margin-left:258.25pt;margin-top:20.95pt;width:236.45pt;height:156.8pt;z-index:251657216" coordsize="30029,19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&#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4;width:29445;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">
                  <v:imagedata r:id="rId13" o:title=""/>
                </v:shape>
                <v:shape id="Text Box 10" o:spid="_x0000_s1029" type="#_x0000_t202" style="position:absolute;top:16865;width:294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v:shape>
                <w10:wrap type="topAndBottom"/>
              </v:group>
            </w:pict>
          </mc:Fallback>
        </mc:AlternateContent>
      </w:r>
      <w:ins w:id="117" w:author="Anders Andreasen" w:date="2022-01-15T19:08:00Z">
        <w:r w:rsidR="0040522B" w:rsidRPr="004903A1">
          <w:rPr>
            <w:lang w:val="en-GB"/>
          </w:rPr>
          <w:t xml:space="preserve">Table 5 </w:t>
        </w:r>
        <w:r w:rsidR="0040522B" w:rsidRPr="004903A1">
          <w:rPr>
            <w:b w:val="0"/>
            <w:bCs/>
            <w:lang w:val="en-GB"/>
          </w:rPr>
          <w:t>Independent variables/factors used in Monte Carlo sampled parametric study and their bound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40522B" w:rsidRPr="004903A1" w14:paraId="19B597DB" w14:textId="77777777" w:rsidTr="008E71E2">
        <w:trPr>
          <w:trHeight w:val="300"/>
          <w:ins w:id="118" w:author="Anders Andreasen" w:date="2022-01-15T19:08:00Z"/>
        </w:trPr>
        <w:tc>
          <w:tcPr>
            <w:tcW w:w="1016" w:type="pct"/>
            <w:tcBorders>
              <w:top w:val="single" w:sz="4" w:space="0" w:color="auto"/>
              <w:bottom w:val="single" w:sz="4" w:space="0" w:color="auto"/>
            </w:tcBorders>
            <w:noWrap/>
            <w:hideMark/>
          </w:tcPr>
          <w:p w14:paraId="2C4F61AB" w14:textId="77777777" w:rsidR="0040522B" w:rsidRPr="004903A1" w:rsidRDefault="0040522B" w:rsidP="008E71E2">
            <w:pPr>
              <w:pStyle w:val="PPTableBody"/>
              <w:rPr>
                <w:ins w:id="119" w:author="Anders Andreasen" w:date="2022-01-15T19:08:00Z"/>
                <w:lang w:val="en-GB"/>
              </w:rPr>
            </w:pPr>
            <w:ins w:id="120" w:author="Anders Andreasen" w:date="2022-01-15T19:08:00Z">
              <w:r w:rsidRPr="004903A1">
                <w:rPr>
                  <w:lang w:val="en-GB"/>
                </w:rPr>
                <w:t>Parameter</w:t>
              </w:r>
            </w:ins>
          </w:p>
        </w:tc>
        <w:tc>
          <w:tcPr>
            <w:tcW w:w="996" w:type="pct"/>
            <w:tcBorders>
              <w:top w:val="single" w:sz="4" w:space="0" w:color="auto"/>
              <w:bottom w:val="single" w:sz="4" w:space="0" w:color="auto"/>
            </w:tcBorders>
            <w:noWrap/>
            <w:hideMark/>
          </w:tcPr>
          <w:p w14:paraId="7C62BAB4" w14:textId="77777777" w:rsidR="0040522B" w:rsidRPr="004903A1" w:rsidRDefault="0040522B" w:rsidP="008E71E2">
            <w:pPr>
              <w:pStyle w:val="PPTableBody"/>
              <w:rPr>
                <w:ins w:id="121" w:author="Anders Andreasen" w:date="2022-01-15T19:08:00Z"/>
                <w:lang w:val="en-GB"/>
              </w:rPr>
            </w:pPr>
            <w:ins w:id="122" w:author="Anders Andreasen" w:date="2022-01-15T19:08:00Z">
              <w:r w:rsidRPr="004903A1">
                <w:rPr>
                  <w:lang w:val="en-GB"/>
                </w:rPr>
                <w:t>Tag no.</w:t>
              </w:r>
            </w:ins>
          </w:p>
        </w:tc>
        <w:tc>
          <w:tcPr>
            <w:tcW w:w="996" w:type="pct"/>
            <w:tcBorders>
              <w:top w:val="single" w:sz="4" w:space="0" w:color="auto"/>
              <w:bottom w:val="single" w:sz="4" w:space="0" w:color="auto"/>
            </w:tcBorders>
            <w:noWrap/>
            <w:hideMark/>
          </w:tcPr>
          <w:p w14:paraId="72A18692" w14:textId="287270AF" w:rsidR="0040522B" w:rsidRPr="004903A1" w:rsidRDefault="0040522B" w:rsidP="008E71E2">
            <w:pPr>
              <w:pStyle w:val="PPTableBody"/>
              <w:rPr>
                <w:ins w:id="123" w:author="Anders Andreasen" w:date="2022-01-15T19:08:00Z"/>
                <w:lang w:val="en-GB"/>
              </w:rPr>
            </w:pPr>
            <w:ins w:id="124" w:author="Anders Andreasen" w:date="2022-01-15T19:08:00Z">
              <w:r w:rsidRPr="004903A1">
                <w:rPr>
                  <w:lang w:val="en-GB"/>
                </w:rPr>
                <w:t>Unit</w:t>
              </w:r>
            </w:ins>
          </w:p>
        </w:tc>
        <w:tc>
          <w:tcPr>
            <w:tcW w:w="996" w:type="pct"/>
            <w:tcBorders>
              <w:top w:val="single" w:sz="4" w:space="0" w:color="auto"/>
              <w:bottom w:val="single" w:sz="4" w:space="0" w:color="auto"/>
            </w:tcBorders>
            <w:noWrap/>
            <w:hideMark/>
          </w:tcPr>
          <w:p w14:paraId="39B4808E" w14:textId="77777777" w:rsidR="0040522B" w:rsidRPr="004903A1" w:rsidRDefault="0040522B" w:rsidP="008E71E2">
            <w:pPr>
              <w:pStyle w:val="PPTableBody"/>
              <w:rPr>
                <w:ins w:id="125" w:author="Anders Andreasen" w:date="2022-01-15T19:08:00Z"/>
                <w:lang w:val="en-GB"/>
              </w:rPr>
            </w:pPr>
            <w:ins w:id="126" w:author="Anders Andreasen" w:date="2022-01-15T19:08:00Z">
              <w:r w:rsidRPr="004903A1">
                <w:rPr>
                  <w:lang w:val="en-GB"/>
                </w:rPr>
                <w:t>Lower</w:t>
              </w:r>
            </w:ins>
          </w:p>
        </w:tc>
        <w:tc>
          <w:tcPr>
            <w:tcW w:w="996" w:type="pct"/>
            <w:tcBorders>
              <w:top w:val="single" w:sz="4" w:space="0" w:color="auto"/>
              <w:bottom w:val="single" w:sz="4" w:space="0" w:color="auto"/>
            </w:tcBorders>
          </w:tcPr>
          <w:p w14:paraId="5CB4A89E" w14:textId="77777777" w:rsidR="0040522B" w:rsidRPr="004903A1" w:rsidRDefault="0040522B" w:rsidP="008E71E2">
            <w:pPr>
              <w:pStyle w:val="PPTableBody"/>
              <w:rPr>
                <w:ins w:id="127" w:author="Anders Andreasen" w:date="2022-01-15T19:08:00Z"/>
                <w:lang w:val="en-GB"/>
              </w:rPr>
            </w:pPr>
            <w:ins w:id="128" w:author="Anders Andreasen" w:date="2022-01-15T19:08:00Z">
              <w:r w:rsidRPr="004903A1">
                <w:rPr>
                  <w:lang w:val="en-GB"/>
                </w:rPr>
                <w:t>Higher</w:t>
              </w:r>
            </w:ins>
          </w:p>
        </w:tc>
      </w:tr>
      <w:tr w:rsidR="0040522B" w:rsidRPr="004903A1" w14:paraId="03F2E6F8" w14:textId="77777777" w:rsidTr="008E71E2">
        <w:trPr>
          <w:trHeight w:val="300"/>
          <w:ins w:id="129" w:author="Anders Andreasen" w:date="2022-01-15T19:08:00Z"/>
        </w:trPr>
        <w:tc>
          <w:tcPr>
            <w:tcW w:w="1016" w:type="pct"/>
            <w:tcBorders>
              <w:top w:val="single" w:sz="4" w:space="0" w:color="auto"/>
            </w:tcBorders>
            <w:hideMark/>
          </w:tcPr>
          <w:p w14:paraId="668F79F5" w14:textId="77777777" w:rsidR="0040522B" w:rsidRPr="004903A1" w:rsidRDefault="0040522B" w:rsidP="008E71E2">
            <w:pPr>
              <w:pStyle w:val="PPTableBody"/>
              <w:rPr>
                <w:ins w:id="130" w:author="Anders Andreasen" w:date="2022-01-15T19:08:00Z"/>
                <w:lang w:val="en-GB"/>
              </w:rPr>
            </w:pPr>
            <w:ins w:id="131" w:author="Anders Andreasen" w:date="2022-01-15T19:08:00Z">
              <w:r w:rsidRPr="004903A1">
                <w:rPr>
                  <w:lang w:val="en-GB"/>
                </w:rPr>
                <w:t>T</w:t>
              </w:r>
              <w:r w:rsidRPr="004903A1">
                <w:rPr>
                  <w:vertAlign w:val="subscript"/>
                  <w:lang w:val="en-GB"/>
                </w:rPr>
                <w:t>Sep1</w:t>
              </w:r>
            </w:ins>
          </w:p>
        </w:tc>
        <w:tc>
          <w:tcPr>
            <w:tcW w:w="996" w:type="pct"/>
            <w:tcBorders>
              <w:top w:val="single" w:sz="4" w:space="0" w:color="auto"/>
            </w:tcBorders>
            <w:noWrap/>
            <w:hideMark/>
          </w:tcPr>
          <w:p w14:paraId="29469E32" w14:textId="77777777" w:rsidR="0040522B" w:rsidRPr="004903A1" w:rsidRDefault="0040522B" w:rsidP="008E71E2">
            <w:pPr>
              <w:pStyle w:val="PPTableBody"/>
              <w:rPr>
                <w:ins w:id="132" w:author="Anders Andreasen" w:date="2022-01-15T19:08:00Z"/>
                <w:lang w:val="en-GB"/>
              </w:rPr>
            </w:pPr>
            <w:ins w:id="133" w:author="Anders Andreasen" w:date="2022-01-15T19:08:00Z">
              <w:r w:rsidRPr="004903A1">
                <w:rPr>
                  <w:lang w:val="en-GB"/>
                </w:rPr>
                <w:t>20-HA-01</w:t>
              </w:r>
            </w:ins>
          </w:p>
        </w:tc>
        <w:tc>
          <w:tcPr>
            <w:tcW w:w="996" w:type="pct"/>
            <w:tcBorders>
              <w:top w:val="single" w:sz="4" w:space="0" w:color="auto"/>
            </w:tcBorders>
            <w:hideMark/>
          </w:tcPr>
          <w:p w14:paraId="152FB71D" w14:textId="0D2E09D1" w:rsidR="0040522B" w:rsidRPr="004903A1" w:rsidRDefault="0040522B" w:rsidP="008E71E2">
            <w:pPr>
              <w:pStyle w:val="PPTableBody"/>
              <w:rPr>
                <w:ins w:id="134" w:author="Anders Andreasen" w:date="2022-01-15T19:08:00Z"/>
                <w:lang w:val="en-GB"/>
              </w:rPr>
            </w:pPr>
            <w:ins w:id="135" w:author="Anders Andreasen" w:date="2022-01-15T19:08:00Z">
              <w:r>
                <w:rPr>
                  <w:rFonts w:ascii="Verdana" w:hAnsi="Verdana"/>
                  <w:lang w:val="en-GB"/>
                </w:rPr>
                <w:t>°</w:t>
              </w:r>
              <w:r w:rsidRPr="004903A1">
                <w:rPr>
                  <w:lang w:val="en-GB"/>
                </w:rPr>
                <w:t>C</w:t>
              </w:r>
            </w:ins>
          </w:p>
        </w:tc>
        <w:tc>
          <w:tcPr>
            <w:tcW w:w="996" w:type="pct"/>
            <w:tcBorders>
              <w:top w:val="single" w:sz="4" w:space="0" w:color="auto"/>
            </w:tcBorders>
            <w:hideMark/>
          </w:tcPr>
          <w:p w14:paraId="629089EE" w14:textId="77777777" w:rsidR="0040522B" w:rsidRPr="004903A1" w:rsidRDefault="0040522B" w:rsidP="008E71E2">
            <w:pPr>
              <w:pStyle w:val="PPTableBody"/>
              <w:rPr>
                <w:ins w:id="136" w:author="Anders Andreasen" w:date="2022-01-15T19:08:00Z"/>
                <w:lang w:val="en-GB"/>
              </w:rPr>
            </w:pPr>
            <w:ins w:id="137" w:author="Anders Andreasen" w:date="2022-01-15T19:08:00Z">
              <w:r w:rsidRPr="004903A1">
                <w:rPr>
                  <w:lang w:val="en-GB"/>
                </w:rPr>
                <w:t>40</w:t>
              </w:r>
            </w:ins>
          </w:p>
        </w:tc>
        <w:tc>
          <w:tcPr>
            <w:tcW w:w="996" w:type="pct"/>
            <w:tcBorders>
              <w:top w:val="single" w:sz="4" w:space="0" w:color="auto"/>
            </w:tcBorders>
          </w:tcPr>
          <w:p w14:paraId="5E086AB7" w14:textId="77777777" w:rsidR="0040522B" w:rsidRPr="004903A1" w:rsidRDefault="0040522B" w:rsidP="008E71E2">
            <w:pPr>
              <w:pStyle w:val="PPTableBody"/>
              <w:rPr>
                <w:ins w:id="138" w:author="Anders Andreasen" w:date="2022-01-15T19:08:00Z"/>
                <w:lang w:val="en-GB"/>
              </w:rPr>
            </w:pPr>
            <w:ins w:id="139" w:author="Anders Andreasen" w:date="2022-01-15T19:08:00Z">
              <w:r w:rsidRPr="004903A1">
                <w:rPr>
                  <w:lang w:val="en-GB"/>
                </w:rPr>
                <w:t>70</w:t>
              </w:r>
            </w:ins>
          </w:p>
        </w:tc>
      </w:tr>
      <w:tr w:rsidR="0040522B" w:rsidRPr="004903A1" w14:paraId="4E52A152" w14:textId="77777777" w:rsidTr="008E71E2">
        <w:trPr>
          <w:trHeight w:val="300"/>
          <w:ins w:id="140" w:author="Anders Andreasen" w:date="2022-01-15T19:08:00Z"/>
        </w:trPr>
        <w:tc>
          <w:tcPr>
            <w:tcW w:w="1016" w:type="pct"/>
            <w:hideMark/>
          </w:tcPr>
          <w:p w14:paraId="18936E92" w14:textId="77777777" w:rsidR="0040522B" w:rsidRPr="004903A1" w:rsidRDefault="0040522B" w:rsidP="008E71E2">
            <w:pPr>
              <w:pStyle w:val="PPTableBody"/>
              <w:rPr>
                <w:ins w:id="141" w:author="Anders Andreasen" w:date="2022-01-15T19:08:00Z"/>
                <w:lang w:val="en-GB"/>
              </w:rPr>
            </w:pPr>
            <w:ins w:id="142" w:author="Anders Andreasen" w:date="2022-01-15T19:08:00Z">
              <w:r w:rsidRPr="004903A1">
                <w:rPr>
                  <w:lang w:val="en-GB"/>
                </w:rPr>
                <w:t>P</w:t>
              </w:r>
              <w:r w:rsidRPr="004903A1">
                <w:rPr>
                  <w:vertAlign w:val="subscript"/>
                  <w:lang w:val="en-GB"/>
                </w:rPr>
                <w:t>Sep1</w:t>
              </w:r>
            </w:ins>
          </w:p>
        </w:tc>
        <w:tc>
          <w:tcPr>
            <w:tcW w:w="996" w:type="pct"/>
            <w:noWrap/>
            <w:hideMark/>
          </w:tcPr>
          <w:p w14:paraId="6B058C89" w14:textId="77777777" w:rsidR="0040522B" w:rsidRPr="004903A1" w:rsidRDefault="0040522B" w:rsidP="008E71E2">
            <w:pPr>
              <w:pStyle w:val="PPTableBody"/>
              <w:rPr>
                <w:ins w:id="143" w:author="Anders Andreasen" w:date="2022-01-15T19:08:00Z"/>
                <w:lang w:val="en-GB"/>
              </w:rPr>
            </w:pPr>
            <w:ins w:id="144" w:author="Anders Andreasen" w:date="2022-01-15T19:08:00Z">
              <w:r w:rsidRPr="004903A1">
                <w:rPr>
                  <w:lang w:val="en-GB"/>
                </w:rPr>
                <w:t>20-VA-01</w:t>
              </w:r>
            </w:ins>
          </w:p>
        </w:tc>
        <w:tc>
          <w:tcPr>
            <w:tcW w:w="996" w:type="pct"/>
            <w:hideMark/>
          </w:tcPr>
          <w:p w14:paraId="4EED5822" w14:textId="6C5BCD16" w:rsidR="0040522B" w:rsidRPr="004903A1" w:rsidRDefault="0040522B" w:rsidP="008E71E2">
            <w:pPr>
              <w:pStyle w:val="PPTableBody"/>
              <w:rPr>
                <w:ins w:id="145" w:author="Anders Andreasen" w:date="2022-01-15T19:08:00Z"/>
                <w:lang w:val="en-GB"/>
              </w:rPr>
            </w:pPr>
            <w:proofErr w:type="spellStart"/>
            <w:ins w:id="146" w:author="Anders Andreasen" w:date="2022-01-15T19:08:00Z">
              <w:r w:rsidRPr="004903A1">
                <w:rPr>
                  <w:lang w:val="en-GB"/>
                </w:rPr>
                <w:t>barg</w:t>
              </w:r>
              <w:proofErr w:type="spellEnd"/>
            </w:ins>
          </w:p>
        </w:tc>
        <w:tc>
          <w:tcPr>
            <w:tcW w:w="996" w:type="pct"/>
            <w:hideMark/>
          </w:tcPr>
          <w:p w14:paraId="025AEDA4" w14:textId="77777777" w:rsidR="0040522B" w:rsidRPr="004903A1" w:rsidRDefault="0040522B" w:rsidP="008E71E2">
            <w:pPr>
              <w:pStyle w:val="PPTableBody"/>
              <w:rPr>
                <w:ins w:id="147" w:author="Anders Andreasen" w:date="2022-01-15T19:08:00Z"/>
                <w:lang w:val="en-GB"/>
              </w:rPr>
            </w:pPr>
            <w:ins w:id="148" w:author="Anders Andreasen" w:date="2022-01-15T19:08:00Z">
              <w:r w:rsidRPr="004903A1">
                <w:rPr>
                  <w:lang w:val="en-GB"/>
                </w:rPr>
                <w:t>10.5</w:t>
              </w:r>
            </w:ins>
          </w:p>
        </w:tc>
        <w:tc>
          <w:tcPr>
            <w:tcW w:w="996" w:type="pct"/>
          </w:tcPr>
          <w:p w14:paraId="755B6585" w14:textId="77777777" w:rsidR="0040522B" w:rsidRPr="004903A1" w:rsidRDefault="0040522B" w:rsidP="008E71E2">
            <w:pPr>
              <w:pStyle w:val="PPTableBody"/>
              <w:rPr>
                <w:ins w:id="149" w:author="Anders Andreasen" w:date="2022-01-15T19:08:00Z"/>
                <w:lang w:val="en-GB"/>
              </w:rPr>
            </w:pPr>
            <w:ins w:id="150" w:author="Anders Andreasen" w:date="2022-01-15T19:08:00Z">
              <w:r w:rsidRPr="004903A1">
                <w:rPr>
                  <w:lang w:val="en-GB"/>
                </w:rPr>
                <w:t>31.5</w:t>
              </w:r>
            </w:ins>
          </w:p>
        </w:tc>
      </w:tr>
      <w:tr w:rsidR="0040522B" w:rsidRPr="004903A1" w14:paraId="2C2DEC38" w14:textId="77777777" w:rsidTr="008E71E2">
        <w:trPr>
          <w:trHeight w:val="300"/>
          <w:ins w:id="151" w:author="Anders Andreasen" w:date="2022-01-15T19:08:00Z"/>
        </w:trPr>
        <w:tc>
          <w:tcPr>
            <w:tcW w:w="1016" w:type="pct"/>
            <w:hideMark/>
          </w:tcPr>
          <w:p w14:paraId="530396E3" w14:textId="77777777" w:rsidR="0040522B" w:rsidRPr="004903A1" w:rsidRDefault="0040522B" w:rsidP="008E71E2">
            <w:pPr>
              <w:pStyle w:val="PPTableBody"/>
              <w:rPr>
                <w:ins w:id="152" w:author="Anders Andreasen" w:date="2022-01-15T19:08:00Z"/>
                <w:lang w:val="en-GB"/>
              </w:rPr>
            </w:pPr>
            <w:ins w:id="153" w:author="Anders Andreasen" w:date="2022-01-15T19:08:00Z">
              <w:r w:rsidRPr="004903A1">
                <w:rPr>
                  <w:lang w:val="en-GB"/>
                </w:rPr>
                <w:t>P</w:t>
              </w:r>
              <w:r w:rsidRPr="004903A1">
                <w:rPr>
                  <w:vertAlign w:val="subscript"/>
                  <w:lang w:val="en-GB"/>
                </w:rPr>
                <w:t>Sep2</w:t>
              </w:r>
            </w:ins>
          </w:p>
        </w:tc>
        <w:tc>
          <w:tcPr>
            <w:tcW w:w="996" w:type="pct"/>
            <w:noWrap/>
            <w:hideMark/>
          </w:tcPr>
          <w:p w14:paraId="4BC062F9" w14:textId="77777777" w:rsidR="0040522B" w:rsidRPr="004903A1" w:rsidRDefault="0040522B" w:rsidP="008E71E2">
            <w:pPr>
              <w:pStyle w:val="PPTableBody"/>
              <w:rPr>
                <w:ins w:id="154" w:author="Anders Andreasen" w:date="2022-01-15T19:08:00Z"/>
                <w:lang w:val="en-GB"/>
              </w:rPr>
            </w:pPr>
            <w:ins w:id="155" w:author="Anders Andreasen" w:date="2022-01-15T19:08:00Z">
              <w:r w:rsidRPr="004903A1">
                <w:rPr>
                  <w:lang w:val="en-GB"/>
                </w:rPr>
                <w:t>20-VA-02</w:t>
              </w:r>
            </w:ins>
          </w:p>
        </w:tc>
        <w:tc>
          <w:tcPr>
            <w:tcW w:w="996" w:type="pct"/>
            <w:hideMark/>
          </w:tcPr>
          <w:p w14:paraId="2EA1C280" w14:textId="391BA214" w:rsidR="0040522B" w:rsidRPr="004903A1" w:rsidRDefault="0040522B" w:rsidP="008E71E2">
            <w:pPr>
              <w:pStyle w:val="PPTableBody"/>
              <w:rPr>
                <w:ins w:id="156" w:author="Anders Andreasen" w:date="2022-01-15T19:08:00Z"/>
                <w:lang w:val="en-GB"/>
              </w:rPr>
            </w:pPr>
            <w:proofErr w:type="spellStart"/>
            <w:ins w:id="157" w:author="Anders Andreasen" w:date="2022-01-15T19:08:00Z">
              <w:r w:rsidRPr="004903A1">
                <w:rPr>
                  <w:lang w:val="en-GB"/>
                </w:rPr>
                <w:t>barg</w:t>
              </w:r>
              <w:proofErr w:type="spellEnd"/>
            </w:ins>
          </w:p>
        </w:tc>
        <w:tc>
          <w:tcPr>
            <w:tcW w:w="996" w:type="pct"/>
            <w:hideMark/>
          </w:tcPr>
          <w:p w14:paraId="0EAF6C63" w14:textId="77777777" w:rsidR="0040522B" w:rsidRPr="004903A1" w:rsidRDefault="0040522B" w:rsidP="008E71E2">
            <w:pPr>
              <w:pStyle w:val="PPTableBody"/>
              <w:rPr>
                <w:ins w:id="158" w:author="Anders Andreasen" w:date="2022-01-15T19:08:00Z"/>
                <w:lang w:val="en-GB"/>
              </w:rPr>
            </w:pPr>
            <w:ins w:id="159" w:author="Anders Andreasen" w:date="2022-01-15T19:08:00Z">
              <w:r w:rsidRPr="004903A1">
                <w:rPr>
                  <w:lang w:val="en-GB"/>
                </w:rPr>
                <w:t>3</w:t>
              </w:r>
            </w:ins>
          </w:p>
        </w:tc>
        <w:tc>
          <w:tcPr>
            <w:tcW w:w="996" w:type="pct"/>
          </w:tcPr>
          <w:p w14:paraId="7ADDDB2B" w14:textId="77777777" w:rsidR="0040522B" w:rsidRPr="004903A1" w:rsidRDefault="0040522B" w:rsidP="008E71E2">
            <w:pPr>
              <w:pStyle w:val="PPTableBody"/>
              <w:rPr>
                <w:ins w:id="160" w:author="Anders Andreasen" w:date="2022-01-15T19:08:00Z"/>
                <w:lang w:val="en-GB"/>
              </w:rPr>
            </w:pPr>
            <w:ins w:id="161" w:author="Anders Andreasen" w:date="2022-01-15T19:08:00Z">
              <w:r w:rsidRPr="004903A1">
                <w:rPr>
                  <w:lang w:val="en-GB"/>
                </w:rPr>
                <w:t>10</w:t>
              </w:r>
            </w:ins>
          </w:p>
        </w:tc>
      </w:tr>
      <w:tr w:rsidR="0040522B" w:rsidRPr="004903A1" w14:paraId="3DE9C2C8" w14:textId="77777777" w:rsidTr="008E71E2">
        <w:trPr>
          <w:trHeight w:val="300"/>
          <w:ins w:id="162" w:author="Anders Andreasen" w:date="2022-01-15T19:08:00Z"/>
        </w:trPr>
        <w:tc>
          <w:tcPr>
            <w:tcW w:w="1016" w:type="pct"/>
            <w:hideMark/>
          </w:tcPr>
          <w:p w14:paraId="78CBF3E3" w14:textId="77777777" w:rsidR="0040522B" w:rsidRPr="004903A1" w:rsidRDefault="0040522B" w:rsidP="008E71E2">
            <w:pPr>
              <w:pStyle w:val="PPTableBody"/>
              <w:rPr>
                <w:ins w:id="163" w:author="Anders Andreasen" w:date="2022-01-15T19:08:00Z"/>
                <w:lang w:val="en-GB"/>
              </w:rPr>
            </w:pPr>
            <w:ins w:id="164" w:author="Anders Andreasen" w:date="2022-01-15T19:08:00Z">
              <w:r w:rsidRPr="004903A1">
                <w:rPr>
                  <w:lang w:val="en-GB"/>
                </w:rPr>
                <w:t>T</w:t>
              </w:r>
              <w:r w:rsidRPr="004903A1">
                <w:rPr>
                  <w:vertAlign w:val="subscript"/>
                  <w:lang w:val="en-GB"/>
                </w:rPr>
                <w:t>Sep3</w:t>
              </w:r>
            </w:ins>
          </w:p>
        </w:tc>
        <w:tc>
          <w:tcPr>
            <w:tcW w:w="996" w:type="pct"/>
            <w:noWrap/>
            <w:hideMark/>
          </w:tcPr>
          <w:p w14:paraId="4358399C" w14:textId="77777777" w:rsidR="0040522B" w:rsidRPr="004903A1" w:rsidRDefault="0040522B" w:rsidP="008E71E2">
            <w:pPr>
              <w:pStyle w:val="PPTableBody"/>
              <w:rPr>
                <w:ins w:id="165" w:author="Anders Andreasen" w:date="2022-01-15T19:08:00Z"/>
                <w:lang w:val="en-GB"/>
              </w:rPr>
            </w:pPr>
            <w:ins w:id="166" w:author="Anders Andreasen" w:date="2022-01-15T19:08:00Z">
              <w:r w:rsidRPr="004903A1">
                <w:rPr>
                  <w:lang w:val="en-GB"/>
                </w:rPr>
                <w:t>20-HA-03</w:t>
              </w:r>
            </w:ins>
          </w:p>
        </w:tc>
        <w:tc>
          <w:tcPr>
            <w:tcW w:w="996" w:type="pct"/>
            <w:hideMark/>
          </w:tcPr>
          <w:p w14:paraId="2AA6F01D" w14:textId="2CFD2E04" w:rsidR="0040522B" w:rsidRPr="004903A1" w:rsidRDefault="0040522B" w:rsidP="008E71E2">
            <w:pPr>
              <w:pStyle w:val="PPTableBody"/>
              <w:rPr>
                <w:ins w:id="167" w:author="Anders Andreasen" w:date="2022-01-15T19:08:00Z"/>
                <w:lang w:val="en-GB"/>
              </w:rPr>
            </w:pPr>
            <w:ins w:id="168" w:author="Anders Andreasen" w:date="2022-01-15T19:08:00Z">
              <w:r>
                <w:rPr>
                  <w:rFonts w:ascii="Verdana" w:hAnsi="Verdana"/>
                  <w:lang w:val="en-GB"/>
                </w:rPr>
                <w:t>°</w:t>
              </w:r>
              <w:r w:rsidRPr="004903A1">
                <w:rPr>
                  <w:lang w:val="en-GB"/>
                </w:rPr>
                <w:t>C</w:t>
              </w:r>
            </w:ins>
          </w:p>
        </w:tc>
        <w:tc>
          <w:tcPr>
            <w:tcW w:w="996" w:type="pct"/>
            <w:hideMark/>
          </w:tcPr>
          <w:p w14:paraId="6156453A" w14:textId="77777777" w:rsidR="0040522B" w:rsidRPr="004903A1" w:rsidRDefault="0040522B" w:rsidP="008E71E2">
            <w:pPr>
              <w:pStyle w:val="PPTableBody"/>
              <w:rPr>
                <w:ins w:id="169" w:author="Anders Andreasen" w:date="2022-01-15T19:08:00Z"/>
                <w:lang w:val="en-GB"/>
              </w:rPr>
            </w:pPr>
            <w:ins w:id="170" w:author="Anders Andreasen" w:date="2022-01-15T19:08:00Z">
              <w:r w:rsidRPr="004903A1">
                <w:rPr>
                  <w:lang w:val="en-GB"/>
                </w:rPr>
                <w:t>50</w:t>
              </w:r>
            </w:ins>
          </w:p>
        </w:tc>
        <w:tc>
          <w:tcPr>
            <w:tcW w:w="996" w:type="pct"/>
          </w:tcPr>
          <w:p w14:paraId="45AAA0DB" w14:textId="77777777" w:rsidR="0040522B" w:rsidRPr="004903A1" w:rsidRDefault="0040522B" w:rsidP="008E71E2">
            <w:pPr>
              <w:pStyle w:val="PPTableBody"/>
              <w:rPr>
                <w:ins w:id="171" w:author="Anders Andreasen" w:date="2022-01-15T19:08:00Z"/>
                <w:lang w:val="en-GB"/>
              </w:rPr>
            </w:pPr>
            <w:ins w:id="172" w:author="Anders Andreasen" w:date="2022-01-15T19:08:00Z">
              <w:r w:rsidRPr="004903A1">
                <w:rPr>
                  <w:lang w:val="en-GB"/>
                </w:rPr>
                <w:t>75</w:t>
              </w:r>
            </w:ins>
          </w:p>
        </w:tc>
      </w:tr>
      <w:tr w:rsidR="0040522B" w:rsidRPr="004903A1" w14:paraId="56967385" w14:textId="77777777" w:rsidTr="008E71E2">
        <w:trPr>
          <w:trHeight w:val="300"/>
          <w:ins w:id="173" w:author="Anders Andreasen" w:date="2022-01-15T19:08:00Z"/>
        </w:trPr>
        <w:tc>
          <w:tcPr>
            <w:tcW w:w="1016" w:type="pct"/>
            <w:hideMark/>
          </w:tcPr>
          <w:p w14:paraId="4BE24899" w14:textId="77777777" w:rsidR="0040522B" w:rsidRPr="004903A1" w:rsidRDefault="0040522B" w:rsidP="008E71E2">
            <w:pPr>
              <w:pStyle w:val="PPTableBody"/>
              <w:rPr>
                <w:ins w:id="174" w:author="Anders Andreasen" w:date="2022-01-15T19:08:00Z"/>
                <w:lang w:val="en-GB"/>
              </w:rPr>
            </w:pPr>
            <w:ins w:id="175" w:author="Anders Andreasen" w:date="2022-01-15T19:08:00Z">
              <w:r w:rsidRPr="004903A1">
                <w:rPr>
                  <w:lang w:val="en-GB"/>
                </w:rPr>
                <w:t>P</w:t>
              </w:r>
              <w:r w:rsidRPr="004903A1">
                <w:rPr>
                  <w:vertAlign w:val="subscript"/>
                  <w:lang w:val="en-GB"/>
                </w:rPr>
                <w:t>Sep3</w:t>
              </w:r>
            </w:ins>
          </w:p>
        </w:tc>
        <w:tc>
          <w:tcPr>
            <w:tcW w:w="996" w:type="pct"/>
            <w:noWrap/>
            <w:hideMark/>
          </w:tcPr>
          <w:p w14:paraId="4307FC89" w14:textId="77777777" w:rsidR="0040522B" w:rsidRPr="004903A1" w:rsidRDefault="0040522B" w:rsidP="008E71E2">
            <w:pPr>
              <w:pStyle w:val="PPTableBody"/>
              <w:rPr>
                <w:ins w:id="176" w:author="Anders Andreasen" w:date="2022-01-15T19:08:00Z"/>
                <w:lang w:val="en-GB"/>
              </w:rPr>
            </w:pPr>
            <w:ins w:id="177" w:author="Anders Andreasen" w:date="2022-01-15T19:08:00Z">
              <w:r w:rsidRPr="004903A1">
                <w:rPr>
                  <w:lang w:val="en-GB"/>
                </w:rPr>
                <w:t>20-VA-03</w:t>
              </w:r>
            </w:ins>
          </w:p>
        </w:tc>
        <w:tc>
          <w:tcPr>
            <w:tcW w:w="996" w:type="pct"/>
            <w:hideMark/>
          </w:tcPr>
          <w:p w14:paraId="246FDD47" w14:textId="4F300D34" w:rsidR="0040522B" w:rsidRPr="004903A1" w:rsidRDefault="0040522B" w:rsidP="008E71E2">
            <w:pPr>
              <w:pStyle w:val="PPTableBody"/>
              <w:rPr>
                <w:ins w:id="178" w:author="Anders Andreasen" w:date="2022-01-15T19:08:00Z"/>
                <w:lang w:val="en-GB"/>
              </w:rPr>
            </w:pPr>
            <w:proofErr w:type="spellStart"/>
            <w:ins w:id="179" w:author="Anders Andreasen" w:date="2022-01-15T19:08:00Z">
              <w:r w:rsidRPr="004903A1">
                <w:rPr>
                  <w:lang w:val="en-GB"/>
                </w:rPr>
                <w:t>barg</w:t>
              </w:r>
              <w:proofErr w:type="spellEnd"/>
            </w:ins>
          </w:p>
        </w:tc>
        <w:tc>
          <w:tcPr>
            <w:tcW w:w="996" w:type="pct"/>
            <w:hideMark/>
          </w:tcPr>
          <w:p w14:paraId="7288A789" w14:textId="77777777" w:rsidR="0040522B" w:rsidRPr="004903A1" w:rsidRDefault="0040522B" w:rsidP="008E71E2">
            <w:pPr>
              <w:pStyle w:val="PPTableBody"/>
              <w:rPr>
                <w:ins w:id="180" w:author="Anders Andreasen" w:date="2022-01-15T19:08:00Z"/>
                <w:lang w:val="en-GB"/>
              </w:rPr>
            </w:pPr>
            <w:ins w:id="181" w:author="Anders Andreasen" w:date="2022-01-15T19:08:00Z">
              <w:r w:rsidRPr="004903A1">
                <w:rPr>
                  <w:lang w:val="en-GB"/>
                </w:rPr>
                <w:t>0.5</w:t>
              </w:r>
            </w:ins>
          </w:p>
        </w:tc>
        <w:tc>
          <w:tcPr>
            <w:tcW w:w="996" w:type="pct"/>
          </w:tcPr>
          <w:p w14:paraId="7F901C31" w14:textId="77777777" w:rsidR="0040522B" w:rsidRPr="004903A1" w:rsidRDefault="0040522B" w:rsidP="008E71E2">
            <w:pPr>
              <w:pStyle w:val="PPTableBody"/>
              <w:rPr>
                <w:ins w:id="182" w:author="Anders Andreasen" w:date="2022-01-15T19:08:00Z"/>
                <w:lang w:val="en-GB"/>
              </w:rPr>
            </w:pPr>
            <w:ins w:id="183" w:author="Anders Andreasen" w:date="2022-01-15T19:08:00Z">
              <w:r w:rsidRPr="004903A1">
                <w:rPr>
                  <w:lang w:val="en-GB"/>
                </w:rPr>
                <w:t>2</w:t>
              </w:r>
            </w:ins>
          </w:p>
        </w:tc>
      </w:tr>
      <w:tr w:rsidR="0040522B" w:rsidRPr="004903A1" w14:paraId="4EDCDD45" w14:textId="77777777" w:rsidTr="008E71E2">
        <w:trPr>
          <w:trHeight w:val="300"/>
          <w:ins w:id="184" w:author="Anders Andreasen" w:date="2022-01-15T19:08:00Z"/>
        </w:trPr>
        <w:tc>
          <w:tcPr>
            <w:tcW w:w="1016" w:type="pct"/>
            <w:hideMark/>
          </w:tcPr>
          <w:p w14:paraId="64DA888F" w14:textId="77777777" w:rsidR="0040522B" w:rsidRPr="004903A1" w:rsidRDefault="0040522B" w:rsidP="008E71E2">
            <w:pPr>
              <w:pStyle w:val="PPTableBody"/>
              <w:rPr>
                <w:ins w:id="185" w:author="Anders Andreasen" w:date="2022-01-15T19:08:00Z"/>
                <w:lang w:val="en-GB"/>
              </w:rPr>
            </w:pPr>
            <w:ins w:id="186" w:author="Anders Andreasen" w:date="2022-01-15T19:08:00Z">
              <w:r w:rsidRPr="004903A1">
                <w:rPr>
                  <w:lang w:val="en-GB"/>
                </w:rPr>
                <w:t>T</w:t>
              </w:r>
              <w:r w:rsidRPr="004903A1">
                <w:rPr>
                  <w:vertAlign w:val="subscript"/>
                  <w:lang w:val="en-GB"/>
                </w:rPr>
                <w:t>Scrub1</w:t>
              </w:r>
            </w:ins>
          </w:p>
        </w:tc>
        <w:tc>
          <w:tcPr>
            <w:tcW w:w="996" w:type="pct"/>
            <w:noWrap/>
            <w:hideMark/>
          </w:tcPr>
          <w:p w14:paraId="2EB5CE96" w14:textId="77777777" w:rsidR="0040522B" w:rsidRPr="004903A1" w:rsidRDefault="0040522B" w:rsidP="008E71E2">
            <w:pPr>
              <w:pStyle w:val="PPTableBody"/>
              <w:rPr>
                <w:ins w:id="187" w:author="Anders Andreasen" w:date="2022-01-15T19:08:00Z"/>
                <w:lang w:val="en-GB"/>
              </w:rPr>
            </w:pPr>
            <w:ins w:id="188" w:author="Anders Andreasen" w:date="2022-01-15T19:08:00Z">
              <w:r w:rsidRPr="004903A1">
                <w:rPr>
                  <w:lang w:val="en-GB"/>
                </w:rPr>
                <w:t>23-HA-01</w:t>
              </w:r>
            </w:ins>
          </w:p>
        </w:tc>
        <w:tc>
          <w:tcPr>
            <w:tcW w:w="996" w:type="pct"/>
            <w:hideMark/>
          </w:tcPr>
          <w:p w14:paraId="0FC314E8" w14:textId="4F5E5F56" w:rsidR="0040522B" w:rsidRPr="004903A1" w:rsidRDefault="0040522B" w:rsidP="008E71E2">
            <w:pPr>
              <w:pStyle w:val="PPTableBody"/>
              <w:rPr>
                <w:ins w:id="189" w:author="Anders Andreasen" w:date="2022-01-15T19:08:00Z"/>
                <w:lang w:val="en-GB"/>
              </w:rPr>
            </w:pPr>
            <w:ins w:id="190" w:author="Anders Andreasen" w:date="2022-01-15T19:08:00Z">
              <w:r>
                <w:rPr>
                  <w:rFonts w:ascii="Verdana" w:hAnsi="Verdana"/>
                  <w:lang w:val="en-GB"/>
                </w:rPr>
                <w:t>°</w:t>
              </w:r>
              <w:r w:rsidRPr="004903A1">
                <w:rPr>
                  <w:lang w:val="en-GB"/>
                </w:rPr>
                <w:t>C</w:t>
              </w:r>
            </w:ins>
          </w:p>
        </w:tc>
        <w:tc>
          <w:tcPr>
            <w:tcW w:w="996" w:type="pct"/>
            <w:hideMark/>
          </w:tcPr>
          <w:p w14:paraId="4A05B58A" w14:textId="77777777" w:rsidR="0040522B" w:rsidRPr="004903A1" w:rsidRDefault="0040522B" w:rsidP="008E71E2">
            <w:pPr>
              <w:pStyle w:val="PPTableBody"/>
              <w:rPr>
                <w:ins w:id="191" w:author="Anders Andreasen" w:date="2022-01-15T19:08:00Z"/>
                <w:lang w:val="en-GB"/>
              </w:rPr>
            </w:pPr>
            <w:ins w:id="192" w:author="Anders Andreasen" w:date="2022-01-15T19:08:00Z">
              <w:r w:rsidRPr="004903A1">
                <w:rPr>
                  <w:lang w:val="en-GB"/>
                </w:rPr>
                <w:t>25</w:t>
              </w:r>
            </w:ins>
          </w:p>
        </w:tc>
        <w:tc>
          <w:tcPr>
            <w:tcW w:w="996" w:type="pct"/>
          </w:tcPr>
          <w:p w14:paraId="58123DE2" w14:textId="2389F5B6" w:rsidR="0040522B" w:rsidRPr="004903A1" w:rsidRDefault="0040522B" w:rsidP="008E71E2">
            <w:pPr>
              <w:pStyle w:val="PPTableBody"/>
              <w:rPr>
                <w:ins w:id="193" w:author="Anders Andreasen" w:date="2022-01-15T19:08:00Z"/>
                <w:lang w:val="en-GB"/>
              </w:rPr>
            </w:pPr>
            <w:ins w:id="194" w:author="Anders Andreasen" w:date="2022-01-15T19:08:00Z">
              <w:r w:rsidRPr="004903A1">
                <w:rPr>
                  <w:lang w:val="en-GB"/>
                </w:rPr>
                <w:t>40</w:t>
              </w:r>
            </w:ins>
          </w:p>
        </w:tc>
      </w:tr>
      <w:tr w:rsidR="0040522B" w:rsidRPr="004903A1" w14:paraId="306513AD" w14:textId="77777777" w:rsidTr="008E71E2">
        <w:trPr>
          <w:trHeight w:val="300"/>
          <w:ins w:id="195" w:author="Anders Andreasen" w:date="2022-01-15T19:08:00Z"/>
        </w:trPr>
        <w:tc>
          <w:tcPr>
            <w:tcW w:w="1016" w:type="pct"/>
            <w:hideMark/>
          </w:tcPr>
          <w:p w14:paraId="0A217590" w14:textId="77777777" w:rsidR="0040522B" w:rsidRPr="004903A1" w:rsidRDefault="0040522B" w:rsidP="008E71E2">
            <w:pPr>
              <w:pStyle w:val="PPTableBody"/>
              <w:rPr>
                <w:ins w:id="196" w:author="Anders Andreasen" w:date="2022-01-15T19:08:00Z"/>
                <w:lang w:val="en-GB"/>
              </w:rPr>
            </w:pPr>
            <w:ins w:id="197" w:author="Anders Andreasen" w:date="2022-01-15T19:08:00Z">
              <w:r w:rsidRPr="004903A1">
                <w:rPr>
                  <w:lang w:val="en-GB"/>
                </w:rPr>
                <w:t>T</w:t>
              </w:r>
              <w:r w:rsidRPr="004903A1">
                <w:rPr>
                  <w:vertAlign w:val="subscript"/>
                  <w:lang w:val="en-GB"/>
                </w:rPr>
                <w:t>Scrub2</w:t>
              </w:r>
            </w:ins>
          </w:p>
        </w:tc>
        <w:tc>
          <w:tcPr>
            <w:tcW w:w="996" w:type="pct"/>
            <w:noWrap/>
            <w:hideMark/>
          </w:tcPr>
          <w:p w14:paraId="40A7D274" w14:textId="77777777" w:rsidR="0040522B" w:rsidRPr="004903A1" w:rsidRDefault="0040522B" w:rsidP="008E71E2">
            <w:pPr>
              <w:pStyle w:val="PPTableBody"/>
              <w:rPr>
                <w:ins w:id="198" w:author="Anders Andreasen" w:date="2022-01-15T19:08:00Z"/>
                <w:lang w:val="en-GB"/>
              </w:rPr>
            </w:pPr>
            <w:ins w:id="199" w:author="Anders Andreasen" w:date="2022-01-15T19:08:00Z">
              <w:r w:rsidRPr="004903A1">
                <w:rPr>
                  <w:lang w:val="en-GB"/>
                </w:rPr>
                <w:t>23-HA-02</w:t>
              </w:r>
            </w:ins>
          </w:p>
        </w:tc>
        <w:tc>
          <w:tcPr>
            <w:tcW w:w="996" w:type="pct"/>
            <w:hideMark/>
          </w:tcPr>
          <w:p w14:paraId="01418E60" w14:textId="77777777" w:rsidR="0040522B" w:rsidRPr="004903A1" w:rsidRDefault="0040522B" w:rsidP="008E71E2">
            <w:pPr>
              <w:pStyle w:val="PPTableBody"/>
              <w:rPr>
                <w:ins w:id="200" w:author="Anders Andreasen" w:date="2022-01-15T19:08:00Z"/>
                <w:lang w:val="en-GB"/>
              </w:rPr>
            </w:pPr>
            <w:ins w:id="201" w:author="Anders Andreasen" w:date="2022-01-15T19:08:00Z">
              <w:r>
                <w:rPr>
                  <w:rFonts w:ascii="Verdana" w:hAnsi="Verdana"/>
                  <w:lang w:val="en-GB"/>
                </w:rPr>
                <w:t>°</w:t>
              </w:r>
              <w:r w:rsidRPr="004903A1">
                <w:rPr>
                  <w:lang w:val="en-GB"/>
                </w:rPr>
                <w:t>C</w:t>
              </w:r>
            </w:ins>
          </w:p>
        </w:tc>
        <w:tc>
          <w:tcPr>
            <w:tcW w:w="996" w:type="pct"/>
            <w:hideMark/>
          </w:tcPr>
          <w:p w14:paraId="4AFFB15F" w14:textId="77777777" w:rsidR="0040522B" w:rsidRPr="004903A1" w:rsidRDefault="0040522B" w:rsidP="008E71E2">
            <w:pPr>
              <w:pStyle w:val="PPTableBody"/>
              <w:rPr>
                <w:ins w:id="202" w:author="Anders Andreasen" w:date="2022-01-15T19:08:00Z"/>
                <w:lang w:val="en-GB"/>
              </w:rPr>
            </w:pPr>
            <w:ins w:id="203" w:author="Anders Andreasen" w:date="2022-01-15T19:08:00Z">
              <w:r w:rsidRPr="004903A1">
                <w:rPr>
                  <w:lang w:val="en-GB"/>
                </w:rPr>
                <w:t>25</w:t>
              </w:r>
            </w:ins>
          </w:p>
        </w:tc>
        <w:tc>
          <w:tcPr>
            <w:tcW w:w="996" w:type="pct"/>
          </w:tcPr>
          <w:p w14:paraId="4E4461B4" w14:textId="77777777" w:rsidR="0040522B" w:rsidRPr="004903A1" w:rsidRDefault="0040522B" w:rsidP="008E71E2">
            <w:pPr>
              <w:pStyle w:val="PPTableBody"/>
              <w:rPr>
                <w:ins w:id="204" w:author="Anders Andreasen" w:date="2022-01-15T19:08:00Z"/>
                <w:lang w:val="en-GB"/>
              </w:rPr>
            </w:pPr>
            <w:ins w:id="205" w:author="Anders Andreasen" w:date="2022-01-15T19:08:00Z">
              <w:r w:rsidRPr="004903A1">
                <w:rPr>
                  <w:lang w:val="en-GB"/>
                </w:rPr>
                <w:t>40</w:t>
              </w:r>
            </w:ins>
          </w:p>
        </w:tc>
      </w:tr>
      <w:tr w:rsidR="0040522B" w:rsidRPr="004903A1" w14:paraId="1345F4FC" w14:textId="77777777" w:rsidTr="008E71E2">
        <w:trPr>
          <w:trHeight w:val="300"/>
          <w:ins w:id="206" w:author="Anders Andreasen" w:date="2022-01-15T19:08:00Z"/>
        </w:trPr>
        <w:tc>
          <w:tcPr>
            <w:tcW w:w="1016" w:type="pct"/>
            <w:hideMark/>
          </w:tcPr>
          <w:p w14:paraId="30B0B328" w14:textId="77777777" w:rsidR="0040522B" w:rsidRPr="004903A1" w:rsidRDefault="0040522B" w:rsidP="008E71E2">
            <w:pPr>
              <w:pStyle w:val="PPTableBody"/>
              <w:rPr>
                <w:ins w:id="207" w:author="Anders Andreasen" w:date="2022-01-15T19:08:00Z"/>
                <w:lang w:val="en-GB"/>
              </w:rPr>
            </w:pPr>
            <w:ins w:id="208" w:author="Anders Andreasen" w:date="2022-01-15T19:08:00Z">
              <w:r w:rsidRPr="004903A1">
                <w:rPr>
                  <w:lang w:val="en-GB"/>
                </w:rPr>
                <w:t>T</w:t>
              </w:r>
              <w:r w:rsidRPr="004903A1">
                <w:rPr>
                  <w:vertAlign w:val="subscript"/>
                  <w:lang w:val="en-GB"/>
                </w:rPr>
                <w:t>Scrub3</w:t>
              </w:r>
            </w:ins>
          </w:p>
        </w:tc>
        <w:tc>
          <w:tcPr>
            <w:tcW w:w="996" w:type="pct"/>
            <w:noWrap/>
            <w:hideMark/>
          </w:tcPr>
          <w:p w14:paraId="05D5E12C" w14:textId="77777777" w:rsidR="0040522B" w:rsidRPr="004903A1" w:rsidRDefault="0040522B" w:rsidP="008E71E2">
            <w:pPr>
              <w:pStyle w:val="PPTableBody"/>
              <w:rPr>
                <w:ins w:id="209" w:author="Anders Andreasen" w:date="2022-01-15T19:08:00Z"/>
                <w:lang w:val="en-GB"/>
              </w:rPr>
            </w:pPr>
            <w:ins w:id="210" w:author="Anders Andreasen" w:date="2022-01-15T19:08:00Z">
              <w:r w:rsidRPr="004903A1">
                <w:rPr>
                  <w:lang w:val="en-GB"/>
                </w:rPr>
                <w:t>23-HA-03</w:t>
              </w:r>
            </w:ins>
          </w:p>
        </w:tc>
        <w:tc>
          <w:tcPr>
            <w:tcW w:w="996" w:type="pct"/>
            <w:hideMark/>
          </w:tcPr>
          <w:p w14:paraId="792C0E14" w14:textId="77777777" w:rsidR="0040522B" w:rsidRPr="004903A1" w:rsidRDefault="0040522B" w:rsidP="008E71E2">
            <w:pPr>
              <w:pStyle w:val="PPTableBody"/>
              <w:rPr>
                <w:ins w:id="211" w:author="Anders Andreasen" w:date="2022-01-15T19:08:00Z"/>
                <w:lang w:val="en-GB"/>
              </w:rPr>
            </w:pPr>
            <w:ins w:id="212" w:author="Anders Andreasen" w:date="2022-01-15T19:08:00Z">
              <w:r>
                <w:rPr>
                  <w:rFonts w:ascii="Verdana" w:hAnsi="Verdana"/>
                  <w:lang w:val="en-GB"/>
                </w:rPr>
                <w:t>°</w:t>
              </w:r>
              <w:r w:rsidRPr="004903A1">
                <w:rPr>
                  <w:lang w:val="en-GB"/>
                </w:rPr>
                <w:t>C</w:t>
              </w:r>
            </w:ins>
          </w:p>
        </w:tc>
        <w:tc>
          <w:tcPr>
            <w:tcW w:w="996" w:type="pct"/>
            <w:hideMark/>
          </w:tcPr>
          <w:p w14:paraId="2A24FED7" w14:textId="77777777" w:rsidR="0040522B" w:rsidRPr="004903A1" w:rsidRDefault="0040522B" w:rsidP="008E71E2">
            <w:pPr>
              <w:pStyle w:val="PPTableBody"/>
              <w:rPr>
                <w:ins w:id="213" w:author="Anders Andreasen" w:date="2022-01-15T19:08:00Z"/>
                <w:lang w:val="en-GB"/>
              </w:rPr>
            </w:pPr>
            <w:ins w:id="214" w:author="Anders Andreasen" w:date="2022-01-15T19:08:00Z">
              <w:r w:rsidRPr="004903A1">
                <w:rPr>
                  <w:lang w:val="en-GB"/>
                </w:rPr>
                <w:t>25</w:t>
              </w:r>
            </w:ins>
          </w:p>
        </w:tc>
        <w:tc>
          <w:tcPr>
            <w:tcW w:w="996" w:type="pct"/>
          </w:tcPr>
          <w:p w14:paraId="68515565" w14:textId="77777777" w:rsidR="0040522B" w:rsidRPr="004903A1" w:rsidRDefault="0040522B" w:rsidP="008E71E2">
            <w:pPr>
              <w:pStyle w:val="PPTableBody"/>
              <w:rPr>
                <w:ins w:id="215" w:author="Anders Andreasen" w:date="2022-01-15T19:08:00Z"/>
                <w:lang w:val="en-GB"/>
              </w:rPr>
            </w:pPr>
            <w:ins w:id="216" w:author="Anders Andreasen" w:date="2022-01-15T19:08:00Z">
              <w:r w:rsidRPr="004903A1">
                <w:rPr>
                  <w:lang w:val="en-GB"/>
                </w:rPr>
                <w:t>40</w:t>
              </w:r>
            </w:ins>
          </w:p>
        </w:tc>
      </w:tr>
      <w:tr w:rsidR="0040522B" w:rsidRPr="004903A1" w14:paraId="4C43BB47" w14:textId="77777777" w:rsidTr="008E71E2">
        <w:trPr>
          <w:trHeight w:val="300"/>
          <w:ins w:id="217" w:author="Anders Andreasen" w:date="2022-01-15T19:08:00Z"/>
        </w:trPr>
        <w:tc>
          <w:tcPr>
            <w:tcW w:w="1016" w:type="pct"/>
            <w:hideMark/>
          </w:tcPr>
          <w:p w14:paraId="7DD43398" w14:textId="77777777" w:rsidR="0040522B" w:rsidRPr="004903A1" w:rsidRDefault="0040522B" w:rsidP="008E71E2">
            <w:pPr>
              <w:pStyle w:val="PPTableBody"/>
              <w:rPr>
                <w:ins w:id="218" w:author="Anders Andreasen" w:date="2022-01-15T19:08:00Z"/>
                <w:lang w:val="en-GB"/>
              </w:rPr>
            </w:pPr>
            <w:ins w:id="219" w:author="Anders Andreasen" w:date="2022-01-15T19:08:00Z">
              <w:r w:rsidRPr="004903A1">
                <w:rPr>
                  <w:lang w:val="en-GB"/>
                </w:rPr>
                <w:t>P</w:t>
              </w:r>
              <w:r w:rsidRPr="004903A1">
                <w:rPr>
                  <w:vertAlign w:val="subscript"/>
                  <w:lang w:val="en-GB"/>
                </w:rPr>
                <w:t>Comp1</w:t>
              </w:r>
            </w:ins>
          </w:p>
        </w:tc>
        <w:tc>
          <w:tcPr>
            <w:tcW w:w="996" w:type="pct"/>
            <w:noWrap/>
            <w:hideMark/>
          </w:tcPr>
          <w:p w14:paraId="50CC5C6F" w14:textId="77777777" w:rsidR="0040522B" w:rsidRPr="004903A1" w:rsidRDefault="0040522B" w:rsidP="008E71E2">
            <w:pPr>
              <w:pStyle w:val="PPTableBody"/>
              <w:rPr>
                <w:ins w:id="220" w:author="Anders Andreasen" w:date="2022-01-15T19:08:00Z"/>
                <w:lang w:val="en-GB"/>
              </w:rPr>
            </w:pPr>
            <w:ins w:id="221" w:author="Anders Andreasen" w:date="2022-01-15T19:08:00Z">
              <w:r w:rsidRPr="004903A1">
                <w:rPr>
                  <w:lang w:val="en-GB"/>
                </w:rPr>
                <w:t>23-KA-01</w:t>
              </w:r>
            </w:ins>
          </w:p>
        </w:tc>
        <w:tc>
          <w:tcPr>
            <w:tcW w:w="996" w:type="pct"/>
            <w:hideMark/>
          </w:tcPr>
          <w:p w14:paraId="4B02DEDF" w14:textId="77777777" w:rsidR="0040522B" w:rsidRPr="004903A1" w:rsidRDefault="0040522B" w:rsidP="008E71E2">
            <w:pPr>
              <w:pStyle w:val="PPTableBody"/>
              <w:rPr>
                <w:ins w:id="222" w:author="Anders Andreasen" w:date="2022-01-15T19:08:00Z"/>
                <w:lang w:val="en-GB"/>
              </w:rPr>
            </w:pPr>
            <w:proofErr w:type="spellStart"/>
            <w:ins w:id="223" w:author="Anders Andreasen" w:date="2022-01-15T19:08:00Z">
              <w:r w:rsidRPr="004903A1">
                <w:rPr>
                  <w:lang w:val="en-GB"/>
                </w:rPr>
                <w:t>barg</w:t>
              </w:r>
              <w:proofErr w:type="spellEnd"/>
            </w:ins>
          </w:p>
        </w:tc>
        <w:tc>
          <w:tcPr>
            <w:tcW w:w="996" w:type="pct"/>
            <w:hideMark/>
          </w:tcPr>
          <w:p w14:paraId="482CF4F7" w14:textId="77777777" w:rsidR="0040522B" w:rsidRPr="004903A1" w:rsidRDefault="0040522B" w:rsidP="008E71E2">
            <w:pPr>
              <w:pStyle w:val="PPTableBody"/>
              <w:rPr>
                <w:ins w:id="224" w:author="Anders Andreasen" w:date="2022-01-15T19:08:00Z"/>
                <w:lang w:val="en-GB"/>
              </w:rPr>
            </w:pPr>
            <w:ins w:id="225" w:author="Anders Andreasen" w:date="2022-01-15T19:08:00Z">
              <w:r w:rsidRPr="004903A1">
                <w:rPr>
                  <w:lang w:val="en-GB"/>
                </w:rPr>
                <w:t>60</w:t>
              </w:r>
            </w:ins>
          </w:p>
        </w:tc>
        <w:tc>
          <w:tcPr>
            <w:tcW w:w="996" w:type="pct"/>
          </w:tcPr>
          <w:p w14:paraId="7FBE8D68" w14:textId="77777777" w:rsidR="0040522B" w:rsidRPr="004903A1" w:rsidRDefault="0040522B" w:rsidP="008E71E2">
            <w:pPr>
              <w:pStyle w:val="PPTableBody"/>
              <w:rPr>
                <w:ins w:id="226" w:author="Anders Andreasen" w:date="2022-01-15T19:08:00Z"/>
                <w:lang w:val="en-GB"/>
              </w:rPr>
            </w:pPr>
            <w:ins w:id="227" w:author="Anders Andreasen" w:date="2022-01-15T19:08:00Z">
              <w:r w:rsidRPr="004903A1">
                <w:rPr>
                  <w:lang w:val="en-GB"/>
                </w:rPr>
                <w:t>90</w:t>
              </w:r>
            </w:ins>
          </w:p>
        </w:tc>
      </w:tr>
      <w:tr w:rsidR="0040522B" w:rsidRPr="004903A1" w14:paraId="1D39963C" w14:textId="77777777" w:rsidTr="008E71E2">
        <w:trPr>
          <w:trHeight w:val="300"/>
          <w:ins w:id="228" w:author="Anders Andreasen" w:date="2022-01-15T19:08:00Z"/>
        </w:trPr>
        <w:tc>
          <w:tcPr>
            <w:tcW w:w="1016" w:type="pct"/>
            <w:tcBorders>
              <w:bottom w:val="single" w:sz="4" w:space="0" w:color="auto"/>
            </w:tcBorders>
            <w:hideMark/>
          </w:tcPr>
          <w:p w14:paraId="5D746D3B" w14:textId="77777777" w:rsidR="0040522B" w:rsidRPr="004903A1" w:rsidRDefault="0040522B" w:rsidP="008E71E2">
            <w:pPr>
              <w:pStyle w:val="PPTableBody"/>
              <w:rPr>
                <w:ins w:id="229" w:author="Anders Andreasen" w:date="2022-01-15T19:08:00Z"/>
                <w:lang w:val="en-GB"/>
              </w:rPr>
            </w:pPr>
            <w:proofErr w:type="spellStart"/>
            <w:ins w:id="230" w:author="Anders Andreasen" w:date="2022-01-15T19:08:00Z">
              <w:r w:rsidRPr="004903A1">
                <w:rPr>
                  <w:lang w:val="en-GB"/>
                </w:rPr>
                <w:t>T</w:t>
              </w:r>
              <w:r w:rsidRPr="004903A1">
                <w:rPr>
                  <w:vertAlign w:val="subscript"/>
                  <w:lang w:val="en-GB"/>
                </w:rPr>
                <w:t>refrig</w:t>
              </w:r>
              <w:proofErr w:type="spellEnd"/>
            </w:ins>
          </w:p>
        </w:tc>
        <w:tc>
          <w:tcPr>
            <w:tcW w:w="996" w:type="pct"/>
            <w:tcBorders>
              <w:bottom w:val="single" w:sz="4" w:space="0" w:color="auto"/>
            </w:tcBorders>
            <w:noWrap/>
            <w:hideMark/>
          </w:tcPr>
          <w:p w14:paraId="568F537D" w14:textId="77777777" w:rsidR="0040522B" w:rsidRPr="004903A1" w:rsidRDefault="0040522B" w:rsidP="008E71E2">
            <w:pPr>
              <w:pStyle w:val="PPTableBody"/>
              <w:rPr>
                <w:ins w:id="231" w:author="Anders Andreasen" w:date="2022-01-15T19:08:00Z"/>
                <w:lang w:val="en-GB"/>
              </w:rPr>
            </w:pPr>
            <w:ins w:id="232" w:author="Anders Andreasen" w:date="2022-01-15T19:08:00Z">
              <w:r w:rsidRPr="004903A1">
                <w:rPr>
                  <w:lang w:val="en-GB"/>
                </w:rPr>
                <w:t>25-HA-02</w:t>
              </w:r>
            </w:ins>
          </w:p>
        </w:tc>
        <w:tc>
          <w:tcPr>
            <w:tcW w:w="996" w:type="pct"/>
            <w:tcBorders>
              <w:bottom w:val="single" w:sz="4" w:space="0" w:color="auto"/>
            </w:tcBorders>
            <w:hideMark/>
          </w:tcPr>
          <w:p w14:paraId="5382C132" w14:textId="77777777" w:rsidR="0040522B" w:rsidRPr="004903A1" w:rsidRDefault="0040522B" w:rsidP="008E71E2">
            <w:pPr>
              <w:pStyle w:val="PPTableBody"/>
              <w:rPr>
                <w:ins w:id="233" w:author="Anders Andreasen" w:date="2022-01-15T19:08:00Z"/>
                <w:lang w:val="en-GB"/>
              </w:rPr>
            </w:pPr>
            <w:ins w:id="234" w:author="Anders Andreasen" w:date="2022-01-15T19:08:00Z">
              <w:r>
                <w:rPr>
                  <w:rFonts w:ascii="Verdana" w:hAnsi="Verdana"/>
                  <w:lang w:val="en-GB"/>
                </w:rPr>
                <w:t>°</w:t>
              </w:r>
              <w:r w:rsidRPr="004903A1">
                <w:rPr>
                  <w:lang w:val="en-GB"/>
                </w:rPr>
                <w:t>C</w:t>
              </w:r>
            </w:ins>
          </w:p>
        </w:tc>
        <w:tc>
          <w:tcPr>
            <w:tcW w:w="996" w:type="pct"/>
            <w:tcBorders>
              <w:bottom w:val="single" w:sz="4" w:space="0" w:color="auto"/>
            </w:tcBorders>
            <w:hideMark/>
          </w:tcPr>
          <w:p w14:paraId="5A3A6C63" w14:textId="77777777" w:rsidR="0040522B" w:rsidRPr="004903A1" w:rsidRDefault="0040522B" w:rsidP="008E71E2">
            <w:pPr>
              <w:pStyle w:val="PPTableBody"/>
              <w:rPr>
                <w:ins w:id="235" w:author="Anders Andreasen" w:date="2022-01-15T19:08:00Z"/>
                <w:lang w:val="en-GB"/>
              </w:rPr>
            </w:pPr>
            <w:ins w:id="236" w:author="Anders Andreasen" w:date="2022-01-15T19:08:00Z">
              <w:r w:rsidRPr="004903A1">
                <w:rPr>
                  <w:lang w:val="en-GB"/>
                </w:rPr>
                <w:t>-5</w:t>
              </w:r>
            </w:ins>
          </w:p>
        </w:tc>
        <w:tc>
          <w:tcPr>
            <w:tcW w:w="996" w:type="pct"/>
            <w:tcBorders>
              <w:bottom w:val="single" w:sz="4" w:space="0" w:color="auto"/>
            </w:tcBorders>
          </w:tcPr>
          <w:p w14:paraId="0E5CE7E9" w14:textId="77777777" w:rsidR="0040522B" w:rsidRPr="004903A1" w:rsidRDefault="0040522B" w:rsidP="008E71E2">
            <w:pPr>
              <w:pStyle w:val="PPTableBody"/>
              <w:rPr>
                <w:ins w:id="237" w:author="Anders Andreasen" w:date="2022-01-15T19:08:00Z"/>
                <w:lang w:val="en-GB"/>
              </w:rPr>
            </w:pPr>
            <w:ins w:id="238" w:author="Anders Andreasen" w:date="2022-01-15T19:08:00Z">
              <w:r w:rsidRPr="004903A1">
                <w:rPr>
                  <w:lang w:val="en-GB"/>
                </w:rPr>
                <w:t>28</w:t>
              </w:r>
            </w:ins>
          </w:p>
        </w:tc>
      </w:tr>
    </w:tbl>
    <w:p w14:paraId="4545454D" w14:textId="4171A839" w:rsidR="0040522B" w:rsidRPr="004903A1" w:rsidRDefault="0040522B" w:rsidP="0040522B">
      <w:pPr>
        <w:pStyle w:val="PPBodyMainText"/>
        <w:ind w:firstLine="0"/>
        <w:rPr>
          <w:ins w:id="239" w:author="Anders Andreasen" w:date="2022-01-15T19:08:00Z"/>
          <w:lang w:val="en-GB"/>
        </w:rPr>
      </w:pPr>
    </w:p>
    <w:p w14:paraId="06EE1F3D" w14:textId="4A05466D" w:rsidR="0040522B" w:rsidRPr="004903A1" w:rsidRDefault="0040522B">
      <w:pPr>
        <w:pStyle w:val="PPBodyMainText"/>
        <w:pPrChange w:id="240" w:author="Anders Andreasen" w:date="2022-01-15T19:08:00Z">
          <w:pPr>
            <w:pStyle w:val="PPBodyMainText"/>
            <w:ind w:firstLine="0"/>
          </w:pPr>
        </w:pPrChange>
      </w:pPr>
    </w:p>
    <w:p w14:paraId="70DFFD84" w14:textId="5E630AF5" w:rsidR="00C71F23" w:rsidRPr="004903A1" w:rsidRDefault="00F978A0" w:rsidP="00F978A0">
      <w:pPr>
        <w:pStyle w:val="PPHeading"/>
        <w:rPr>
          <w:lang w:val="en-GB"/>
        </w:rPr>
      </w:pPr>
      <w:r w:rsidRPr="004903A1">
        <w:rPr>
          <w:lang w:val="en-GB"/>
        </w:rPr>
        <w:t xml:space="preserve"> </w:t>
      </w:r>
    </w:p>
    <w:p w14:paraId="13AB64C8" w14:textId="3FAEDDC9" w:rsidR="00C71F23" w:rsidRPr="004903A1" w:rsidDel="00630FB3" w:rsidRDefault="00C71F23">
      <w:pPr>
        <w:rPr>
          <w:del w:id="241" w:author="Anders Andreasen" w:date="2022-01-15T12:42:00Z"/>
          <w:rFonts w:ascii="Times New Roman" w:hAnsi="Times New Roman"/>
          <w:b/>
          <w:sz w:val="20"/>
        </w:rPr>
      </w:pPr>
      <w:del w:id="242" w:author="Anders Andreasen" w:date="2022-01-15T12:42:00Z">
        <w:r w:rsidRPr="004903A1" w:rsidDel="00630FB3">
          <w:br w:type="page"/>
        </w:r>
      </w:del>
    </w:p>
    <w:p w14:paraId="2FF22C8D" w14:textId="5C0DACCF" w:rsidR="003551A3" w:rsidRPr="004903A1" w:rsidRDefault="00F978A0">
      <w:pPr>
        <w:pPrChange w:id="243" w:author="Anders Andreasen" w:date="2022-01-15T12:42:00Z">
          <w:pPr>
            <w:pStyle w:val="PPHeading"/>
          </w:pPr>
        </w:pPrChange>
      </w:pPr>
      <w:r w:rsidRPr="004903A1">
        <w:t>3 Result</w:t>
      </w:r>
      <w:r w:rsidR="003551A3" w:rsidRPr="004903A1">
        <w:t>s</w:t>
      </w:r>
    </w:p>
    <w:p w14:paraId="5E627311" w14:textId="2B47719F"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 xml:space="preserve">Table 3. </w:t>
      </w:r>
      <w:ins w:id="244" w:author="Anders Andreasen" w:date="2022-01-15T23:48:00Z">
        <w:r w:rsidR="009F3E54">
          <w:rPr>
            <w:lang w:val="en-GB"/>
          </w:rPr>
          <w:t xml:space="preserve">The results are obtained for the stream “Well fluid” as shown in Figure 1, with temperature </w:t>
        </w:r>
      </w:ins>
      <w:ins w:id="245" w:author="Anders Andreasen" w:date="2022-01-15T23:49:00Z">
        <w:r w:rsidR="009F3E54">
          <w:rPr>
            <w:lang w:val="en-GB"/>
          </w:rPr>
          <w:t xml:space="preserve">and pressure adjusted to standard conditions. </w:t>
        </w:r>
      </w:ins>
      <w:ins w:id="246" w:author="Anders Andreasen" w:date="2022-01-15T23:48:00Z">
        <w:r w:rsidR="009F3E54">
          <w:rPr>
            <w:lang w:val="en-GB"/>
          </w:rPr>
          <w:t xml:space="preserve"> </w:t>
        </w:r>
      </w:ins>
      <w:r w:rsidR="00DC3F8F" w:rsidRPr="004903A1">
        <w:rPr>
          <w:lang w:val="en-GB"/>
        </w:rPr>
        <w:t>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4CCB9EF0"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w:t>
            </w:r>
            <w:r w:rsidRPr="00466A4F">
              <w:rPr>
                <w:vertAlign w:val="superscript"/>
                <w:lang w:val="en-GB"/>
                <w:rPrChange w:id="247" w:author="Anders Andreasen" w:date="2022-01-15T13:38:00Z">
                  <w:rPr>
                    <w:lang w:val="en-GB"/>
                  </w:rPr>
                </w:rPrChange>
              </w:rPr>
              <w:t>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7D6ADBA2" w:rsidR="00DC3F8F" w:rsidRPr="004903A1" w:rsidRDefault="00DC3F8F" w:rsidP="00C771A9">
            <w:pPr>
              <w:pStyle w:val="PPTableBody"/>
              <w:rPr>
                <w:lang w:val="en-GB"/>
              </w:rPr>
            </w:pPr>
            <w:r w:rsidRPr="004903A1">
              <w:rPr>
                <w:lang w:val="en-GB"/>
              </w:rPr>
              <w:t>T</w:t>
            </w:r>
            <w:del w:id="248" w:author="Anders Andreasen" w:date="2022-01-15T13:39:00Z">
              <w:r w:rsidRPr="00466A4F" w:rsidDel="00466A4F">
                <w:rPr>
                  <w:vertAlign w:val="subscript"/>
                  <w:lang w:val="en-GB"/>
                  <w:rPrChange w:id="249" w:author="Anders Andreasen" w:date="2022-01-15T13:39:00Z">
                    <w:rPr>
                      <w:lang w:val="en-GB"/>
                    </w:rPr>
                  </w:rPrChange>
                </w:rPr>
                <w:delText>crit</w:delText>
              </w:r>
            </w:del>
            <w:ins w:id="250" w:author="Anders Andreasen" w:date="2022-01-15T13:39:00Z">
              <w:r w:rsidR="00466A4F" w:rsidRPr="00466A4F">
                <w:rPr>
                  <w:vertAlign w:val="subscript"/>
                  <w:lang w:val="en-GB"/>
                  <w:rPrChange w:id="251" w:author="Anders Andreasen" w:date="2022-01-15T13:39:00Z">
                    <w:rPr>
                      <w:lang w:val="en-GB"/>
                    </w:rPr>
                  </w:rPrChange>
                </w:rPr>
                <w:t>c</w:t>
              </w:r>
            </w:ins>
          </w:p>
        </w:tc>
        <w:tc>
          <w:tcPr>
            <w:tcW w:w="1000" w:type="pct"/>
          </w:tcPr>
          <w:p w14:paraId="63331A80" w14:textId="1816C731" w:rsidR="00DC3F8F" w:rsidRPr="004903A1" w:rsidRDefault="00466A4F" w:rsidP="00C771A9">
            <w:pPr>
              <w:pStyle w:val="PPTableBody"/>
              <w:rPr>
                <w:lang w:val="en-GB"/>
              </w:rPr>
            </w:pPr>
            <w:ins w:id="252" w:author="Anders Andreasen" w:date="2022-01-15T13:34:00Z">
              <w:r>
                <w:rPr>
                  <w:rFonts w:ascii="Verdana" w:hAnsi="Verdana"/>
                  <w:lang w:val="en-GB"/>
                </w:rPr>
                <w:t>°</w:t>
              </w:r>
            </w:ins>
            <w:del w:id="253" w:author="Anders Andreasen" w:date="2022-01-15T13:34:00Z">
              <w:r w:rsidR="00DC3F8F" w:rsidRPr="004903A1" w:rsidDel="00466A4F">
                <w:rPr>
                  <w:lang w:val="en-GB"/>
                </w:rPr>
                <w:delText>˚</w:delText>
              </w:r>
            </w:del>
            <w:r w:rsidR="00DC3F8F"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3FBBDFCC" w:rsidR="00DC3F8F" w:rsidRPr="004903A1" w:rsidRDefault="00DC3F8F" w:rsidP="00C771A9">
            <w:pPr>
              <w:pStyle w:val="PPTableBody"/>
              <w:rPr>
                <w:lang w:val="en-GB"/>
              </w:rPr>
            </w:pPr>
            <w:r w:rsidRPr="004903A1">
              <w:rPr>
                <w:lang w:val="en-GB"/>
              </w:rPr>
              <w:t>P</w:t>
            </w:r>
            <w:del w:id="254" w:author="Anders Andreasen" w:date="2022-01-15T13:39:00Z">
              <w:r w:rsidRPr="00466A4F" w:rsidDel="00466A4F">
                <w:rPr>
                  <w:vertAlign w:val="subscript"/>
                  <w:lang w:val="en-GB"/>
                  <w:rPrChange w:id="255" w:author="Anders Andreasen" w:date="2022-01-15T13:39:00Z">
                    <w:rPr>
                      <w:lang w:val="en-GB"/>
                    </w:rPr>
                  </w:rPrChange>
                </w:rPr>
                <w:delText>crit</w:delText>
              </w:r>
            </w:del>
            <w:ins w:id="256" w:author="Anders Andreasen" w:date="2022-01-15T13:39:00Z">
              <w:r w:rsidR="00466A4F" w:rsidRPr="00466A4F">
                <w:rPr>
                  <w:vertAlign w:val="subscript"/>
                  <w:lang w:val="en-GB"/>
                  <w:rPrChange w:id="257" w:author="Anders Andreasen" w:date="2022-01-15T13:39:00Z">
                    <w:rPr>
                      <w:lang w:val="en-GB"/>
                    </w:rPr>
                  </w:rPrChange>
                </w:rPr>
                <w:t>c</w:t>
              </w:r>
            </w:ins>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54E817A3" w:rsidR="00DC3F8F" w:rsidRPr="004903A1" w:rsidRDefault="00DC3F8F" w:rsidP="00F978A0">
      <w:pPr>
        <w:pStyle w:val="PPBodyMainText"/>
        <w:spacing w:before="120"/>
        <w:ind w:firstLine="0"/>
        <w:rPr>
          <w:lang w:val="en-GB"/>
        </w:rPr>
      </w:pPr>
    </w:p>
    <w:p w14:paraId="15CFF0EC" w14:textId="127AC070"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5A05746F"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9A24FC5"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t>
      </w:r>
      <w:del w:id="258" w:author="Anders Andreasen" w:date="2022-01-15T13:39:00Z">
        <w:r w:rsidRPr="004903A1" w:rsidDel="00466A4F">
          <w:rPr>
            <w:lang w:val="en-GB"/>
          </w:rPr>
          <w:delText>Well fluid phase behaviour</w:delText>
        </w:r>
      </w:del>
      <w:ins w:id="259" w:author="Anders Andreasen" w:date="2022-01-15T13:39:00Z">
        <w:r w:rsidR="00466A4F">
          <w:rPr>
            <w:lang w:val="en-GB"/>
          </w:rPr>
          <w:t xml:space="preserve">Export stream </w:t>
        </w:r>
      </w:ins>
      <w:ins w:id="260" w:author="Anders Andreasen" w:date="2022-01-15T13:40:00Z">
        <w:r w:rsidR="00466A4F">
          <w:rPr>
            <w:lang w:val="en-GB"/>
          </w:rPr>
          <w:t>quality of gas and liquid</w:t>
        </w:r>
      </w:ins>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4D801D2E" w:rsidR="003B42FC" w:rsidRPr="004903A1" w:rsidRDefault="00132715" w:rsidP="00C771A9">
      <w:pPr>
        <w:pStyle w:val="PPBodyMainText"/>
        <w:spacing w:before="120"/>
        <w:ind w:firstLine="0"/>
        <w:rPr>
          <w:lang w:val="en-GB"/>
        </w:rPr>
      </w:pPr>
      <w:ins w:id="261" w:author="Anders Andreasen" w:date="2022-01-16T00:03:00Z">
        <w:r>
          <w:rPr>
            <w:noProof/>
            <w:lang w:val="en-GB"/>
          </w:rPr>
          <w:drawing>
            <wp:anchor distT="0" distB="0" distL="114300" distR="114300" simplePos="0" relativeHeight="251685888" behindDoc="0" locked="0" layoutInCell="1" allowOverlap="1" wp14:anchorId="5235E914" wp14:editId="173D7422">
              <wp:simplePos x="0" y="0"/>
              <wp:positionH relativeFrom="column">
                <wp:posOffset>39796</wp:posOffset>
              </wp:positionH>
              <wp:positionV relativeFrom="paragraph">
                <wp:posOffset>319414</wp:posOffset>
              </wp:positionV>
              <wp:extent cx="2992744" cy="1795397"/>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744" cy="1795397"/>
                      </a:xfrm>
                      <a:prstGeom prst="rect">
                        <a:avLst/>
                      </a:prstGeom>
                      <a:noFill/>
                    </pic:spPr>
                  </pic:pic>
                </a:graphicData>
              </a:graphic>
              <wp14:sizeRelH relativeFrom="page">
                <wp14:pctWidth>0</wp14:pctWidth>
              </wp14:sizeRelH>
              <wp14:sizeRelV relativeFrom="page">
                <wp14:pctHeight>0</wp14:pctHeight>
              </wp14:sizeRelV>
            </wp:anchor>
          </w:drawing>
        </w:r>
      </w:ins>
      <w:r>
        <w:rPr>
          <w:noProof/>
          <w:lang w:val="en-GB"/>
        </w:rPr>
        <mc:AlternateContent>
          <mc:Choice Requires="wps">
            <w:drawing>
              <wp:anchor distT="0" distB="0" distL="114300" distR="114300" simplePos="0" relativeHeight="251662336" behindDoc="0" locked="0" layoutInCell="1" allowOverlap="1" wp14:anchorId="5E20B987" wp14:editId="2B9CEE08">
                <wp:simplePos x="0" y="0"/>
                <wp:positionH relativeFrom="column">
                  <wp:posOffset>28227</wp:posOffset>
                </wp:positionH>
                <wp:positionV relativeFrom="paragraph">
                  <wp:posOffset>2115037</wp:posOffset>
                </wp:positionV>
                <wp:extent cx="3006090" cy="304800"/>
                <wp:effectExtent l="0" t="0" r="3810" b="0"/>
                <wp:wrapTopAndBottom/>
                <wp:docPr id="11" name="Text Box 11"/>
                <wp:cNvGraphicFramePr/>
                <a:graphic xmlns:a="http://schemas.openxmlformats.org/drawingml/2006/main">
                  <a:graphicData uri="http://schemas.microsoft.com/office/word/2010/wordprocessingShape">
                    <wps:wsp>
                      <wps:cNvSpPr txBox="1"/>
                      <wps:spPr>
                        <a:xfrm>
                          <a:off x="0" y="0"/>
                          <a:ext cx="3006090" cy="304800"/>
                        </a:xfrm>
                        <a:prstGeom prst="rect">
                          <a:avLst/>
                        </a:prstGeom>
                        <a:solidFill>
                          <a:prstClr val="white"/>
                        </a:solidFill>
                        <a:ln>
                          <a:noFill/>
                        </a:ln>
                      </wps:spPr>
                      <wps:txbx>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0B987" id="Text Box 11" o:spid="_x0000_s1030" type="#_x0000_t202" style="position:absolute;left:0;text-align:left;margin-left:2.2pt;margin-top:166.55pt;width:236.7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" stroked="f">
                <v:textbox style="mso-fit-shape-to-text:t" inset="0,0,0,0">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w10:wrap type="topAndBottom"/>
              </v:shape>
            </w:pict>
          </mc:Fallback>
        </mc:AlternateContent>
      </w:r>
      <w:del w:id="262" w:author="Anders Andreasen" w:date="2022-01-16T00:03:00Z">
        <w:r w:rsidDel="00132715">
          <w:rPr>
            <w:noProof/>
            <w:lang w:val="en-GB"/>
          </w:rPr>
          <w:drawing>
            <wp:anchor distT="0" distB="0" distL="114300" distR="114300" simplePos="0" relativeHeight="251663360" behindDoc="0" locked="0" layoutInCell="1" allowOverlap="1" wp14:anchorId="359BE45E" wp14:editId="3E646CCB">
              <wp:simplePos x="0" y="0"/>
              <wp:positionH relativeFrom="column">
                <wp:posOffset>9177</wp:posOffset>
              </wp:positionH>
              <wp:positionV relativeFrom="paragraph">
                <wp:posOffset>260837</wp:posOffset>
              </wp:positionV>
              <wp:extent cx="3006090" cy="1803400"/>
              <wp:effectExtent l="0" t="0" r="381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p>
    <w:p w14:paraId="7DD5AA67" w14:textId="105950DE" w:rsidR="00D975F9" w:rsidRDefault="00931012" w:rsidP="002D6C9F">
      <w:pPr>
        <w:pStyle w:val="PPBodyMainText"/>
        <w:spacing w:before="120"/>
        <w:ind w:firstLine="0"/>
        <w:rPr>
          <w:ins w:id="263" w:author="Anders Andreasen" w:date="2022-01-16T00:03:00Z"/>
          <w:lang w:val="en-GB"/>
        </w:rPr>
      </w:pPr>
      <w:r w:rsidRPr="004903A1">
        <w:rPr>
          <w:lang w:val="en-GB"/>
        </w:rPr>
        <w:lastRenderedPageBreak/>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3D686768" w14:textId="46EC40F5" w:rsidR="00132715" w:rsidRPr="004903A1" w:rsidDel="00132715" w:rsidRDefault="00132715" w:rsidP="002D6C9F">
      <w:pPr>
        <w:pStyle w:val="PPBodyMainText"/>
        <w:spacing w:before="120"/>
        <w:ind w:firstLine="0"/>
        <w:rPr>
          <w:del w:id="264" w:author="Anders Andreasen" w:date="2022-01-16T00:05:00Z"/>
          <w:lang w:val="en-GB"/>
        </w:rPr>
      </w:pP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6432" behindDoc="0" locked="0" layoutInCell="1" allowOverlap="1" wp14:anchorId="70C7DEC9" wp14:editId="2DAE70F4">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4384" behindDoc="0" locked="0" layoutInCell="1" allowOverlap="1" wp14:anchorId="1C4B138B" wp14:editId="183005E1">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5ADFEC73" w:rsidR="002D6C9F" w:rsidRPr="004903A1" w:rsidRDefault="006C36D7" w:rsidP="002D6C9F">
      <w:pPr>
        <w:pStyle w:val="PPBodyMainText"/>
        <w:spacing w:before="120"/>
        <w:ind w:firstLine="0"/>
        <w:rPr>
          <w:lang w:val="en-GB"/>
        </w:rPr>
      </w:pPr>
      <w:r w:rsidRPr="00EB6B2F">
        <w:rPr>
          <w:noProof/>
        </w:rPr>
        <mc:AlternateContent>
          <mc:Choice Requires="wpg">
            <w:drawing>
              <wp:anchor distT="0" distB="0" distL="114300" distR="114300" simplePos="0" relativeHeight="251676672" behindDoc="0" locked="0" layoutInCell="1" allowOverlap="1" wp14:anchorId="2B8BB2A8" wp14:editId="5B7EE060">
                <wp:simplePos x="0" y="0"/>
                <wp:positionH relativeFrom="margin">
                  <wp:align>right</wp:align>
                </wp:positionH>
                <wp:positionV relativeFrom="paragraph">
                  <wp:posOffset>2327275</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left:0;text-align:left;margin-left:185.5pt;margin-top:183.25pt;width:236.7pt;height:188.45pt;z-index:251676672;mso-position-horizontal:right;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">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8" o:title=""/>
                </v:sha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v:textbox>
                </v:shape>
                <w10:wrap type="topAndBottom" anchorx="margin"/>
              </v:group>
            </w:pict>
          </mc:Fallback>
        </mc:AlternateContent>
      </w:r>
      <w:r w:rsidR="00D975F9" w:rsidRPr="004903A1">
        <w:rPr>
          <w:lang w:val="en-GB"/>
        </w:rPr>
        <w:t>The calculated duties for the various heat exchangers are compared in Fig. 5. Generally, the results are very similar. A few results stand out with slightly higher differences between the two simulation tools: The interstage heater 20-HA-03 between the 2</w:t>
      </w:r>
      <w:r w:rsidR="00D975F9" w:rsidRPr="004903A1">
        <w:rPr>
          <w:vertAlign w:val="superscript"/>
          <w:lang w:val="en-GB"/>
        </w:rPr>
        <w:t>nd</w:t>
      </w:r>
      <w:r w:rsidR="00D975F9" w:rsidRPr="004903A1">
        <w:rPr>
          <w:lang w:val="en-GB"/>
        </w:rPr>
        <w:t xml:space="preserve"> and the 3</w:t>
      </w:r>
      <w:r w:rsidR="00D975F9" w:rsidRPr="004903A1">
        <w:rPr>
          <w:vertAlign w:val="superscript"/>
          <w:lang w:val="en-GB"/>
        </w:rPr>
        <w:t>rd</w:t>
      </w:r>
      <w:r w:rsidR="00D975F9"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w:t>
      </w:r>
      <w:del w:id="265" w:author="Anders Andreasen" w:date="2022-01-16T00:10:00Z">
        <w:r w:rsidR="000D54CD" w:rsidRPr="004903A1" w:rsidDel="00132715">
          <w:rPr>
            <w:lang w:val="en-GB"/>
          </w:rPr>
          <w:delText>9</w:delText>
        </w:r>
      </w:del>
      <w:ins w:id="266" w:author="Anders Andreasen" w:date="2022-01-16T00:10:00Z">
        <w:r w:rsidR="00132715">
          <w:rPr>
            <w:lang w:val="en-GB"/>
          </w:rPr>
          <w:t>8</w:t>
        </w:r>
      </w:ins>
      <w:r w:rsidR="000D54CD" w:rsidRPr="004903A1">
        <w:rPr>
          <w:lang w:val="en-GB"/>
        </w:rPr>
        <w:t>% and -3.</w:t>
      </w:r>
      <w:del w:id="267" w:author="Anders Andreasen" w:date="2022-01-16T00:10:00Z">
        <w:r w:rsidR="000D54CD" w:rsidRPr="004903A1" w:rsidDel="00132715">
          <w:rPr>
            <w:lang w:val="en-GB"/>
          </w:rPr>
          <w:delText>6</w:delText>
        </w:r>
      </w:del>
      <w:ins w:id="268" w:author="Anders Andreasen" w:date="2022-01-16T00:10:00Z">
        <w:r w:rsidR="00132715">
          <w:rPr>
            <w:lang w:val="en-GB"/>
          </w:rPr>
          <w:t>9</w:t>
        </w:r>
      </w:ins>
      <w:r w:rsidR="000D54CD" w:rsidRPr="004903A1">
        <w:rPr>
          <w:lang w:val="en-GB"/>
        </w:rPr>
        <w:t xml:space="preserve">%,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w:t>
      </w:r>
      <w:del w:id="269" w:author="Anders Andreasen" w:date="2022-01-16T00:11:00Z">
        <w:r w:rsidR="000D54CD" w:rsidRPr="004903A1" w:rsidDel="008D67AC">
          <w:rPr>
            <w:lang w:val="en-GB"/>
          </w:rPr>
          <w:delText>2</w:delText>
        </w:r>
      </w:del>
      <w:ins w:id="270" w:author="Anders Andreasen" w:date="2022-01-16T00:11:00Z">
        <w:r w:rsidR="008D67AC">
          <w:rPr>
            <w:lang w:val="en-GB"/>
          </w:rPr>
          <w:t>4</w:t>
        </w:r>
      </w:ins>
      <w:r w:rsidR="000D54CD" w:rsidRPr="004903A1">
        <w:rPr>
          <w:lang w:val="en-GB"/>
        </w:rPr>
        <w:t xml:space="preserve"> </w:t>
      </w:r>
      <w:ins w:id="271" w:author="Anders Andreasen" w:date="2022-01-15T13:35:00Z">
        <w:r w:rsidR="00466A4F">
          <w:rPr>
            <w:lang w:val="en-GB"/>
          </w:rPr>
          <w:t>k</w:t>
        </w:r>
      </w:ins>
      <w:del w:id="272" w:author="Anders Andreasen" w:date="2022-01-15T13:35:00Z">
        <w:r w:rsidR="000D54CD" w:rsidRPr="004903A1" w:rsidDel="00466A4F">
          <w:rPr>
            <w:lang w:val="en-GB"/>
          </w:rPr>
          <w:delText>K</w:delText>
        </w:r>
      </w:del>
      <w:r w:rsidR="000D54CD" w:rsidRPr="004903A1">
        <w:rPr>
          <w:lang w:val="en-GB"/>
        </w:rPr>
        <w:t>W).</w:t>
      </w:r>
      <w:ins w:id="273" w:author="Anders Andreasen" w:date="2022-01-15T18:58:00Z">
        <w:r w:rsidR="00FE26B0">
          <w:rPr>
            <w:lang w:val="en-GB"/>
          </w:rPr>
          <w:t xml:space="preserve"> One reason for the interstage heater to show larger deviation can be explained by the fact that </w:t>
        </w:r>
      </w:ins>
      <w:ins w:id="274" w:author="Anders Andreasen" w:date="2022-01-15T19:01:00Z">
        <w:r w:rsidR="00FE26B0">
          <w:rPr>
            <w:lang w:val="en-GB"/>
          </w:rPr>
          <w:t>20-HA-03 has a</w:t>
        </w:r>
      </w:ins>
      <w:ins w:id="275" w:author="Anders Andreasen" w:date="2022-01-15T19:00:00Z">
        <w:r w:rsidR="00FE26B0">
          <w:rPr>
            <w:lang w:val="en-GB"/>
          </w:rPr>
          <w:t xml:space="preserve"> very small </w:t>
        </w:r>
      </w:ins>
      <w:ins w:id="276" w:author="Anders Andreasen" w:date="2022-01-15T19:01:00Z">
        <w:r w:rsidR="00FE26B0">
          <w:rPr>
            <w:lang w:val="en-GB"/>
          </w:rPr>
          <w:t xml:space="preserve">temperature difference </w:t>
        </w:r>
      </w:ins>
      <w:ins w:id="277" w:author="Anders Andreasen" w:date="2022-01-15T19:02:00Z">
        <w:r w:rsidR="00FE26B0">
          <w:rPr>
            <w:lang w:val="en-GB"/>
          </w:rPr>
          <w:t>(1.9</w:t>
        </w:r>
        <w:r w:rsidR="00FE26B0">
          <w:rPr>
            <w:rFonts w:ascii="Verdana" w:hAnsi="Verdana"/>
            <w:lang w:val="en-GB"/>
          </w:rPr>
          <w:t>°</w:t>
        </w:r>
        <w:r w:rsidR="00FE26B0">
          <w:rPr>
            <w:lang w:val="en-GB"/>
          </w:rPr>
          <w:t xml:space="preserve">C in DWSIM). Even a small difference in the inlet stream will result in a </w:t>
        </w:r>
      </w:ins>
      <w:ins w:id="278" w:author="Anders Andreasen" w:date="2022-01-15T19:05:00Z">
        <w:r w:rsidR="00FE26B0">
          <w:rPr>
            <w:lang w:val="en-GB"/>
          </w:rPr>
          <w:t xml:space="preserve">relatively </w:t>
        </w:r>
      </w:ins>
      <w:ins w:id="279" w:author="Anders Andreasen" w:date="2022-01-15T19:02:00Z">
        <w:r w:rsidR="00FE26B0">
          <w:rPr>
            <w:lang w:val="en-GB"/>
          </w:rPr>
          <w:t>large deviation. The</w:t>
        </w:r>
      </w:ins>
      <w:ins w:id="280" w:author="Anders Andreasen" w:date="2022-01-15T19:04:00Z">
        <w:r w:rsidR="00FE26B0">
          <w:rPr>
            <w:lang w:val="en-GB"/>
          </w:rPr>
          <w:t xml:space="preserve"> same</w:t>
        </w:r>
      </w:ins>
      <w:ins w:id="281" w:author="Anders Andreasen" w:date="2022-01-15T19:02:00Z">
        <w:r w:rsidR="00FE26B0">
          <w:rPr>
            <w:lang w:val="en-GB"/>
          </w:rPr>
          <w:t xml:space="preserve"> can be </w:t>
        </w:r>
      </w:ins>
      <w:ins w:id="282" w:author="Anders Andreasen" w:date="2022-01-15T19:04:00Z">
        <w:r w:rsidR="00FE26B0">
          <w:rPr>
            <w:lang w:val="en-GB"/>
          </w:rPr>
          <w:t>argued</w:t>
        </w:r>
      </w:ins>
      <w:ins w:id="283" w:author="Anders Andreasen" w:date="2022-01-15T19:03:00Z">
        <w:r w:rsidR="00FE26B0">
          <w:rPr>
            <w:lang w:val="en-GB"/>
          </w:rPr>
          <w:t xml:space="preserve"> for 25-HA-02 which also has a relatively small temperature difference (4.7</w:t>
        </w:r>
        <w:r w:rsidR="00FE26B0">
          <w:rPr>
            <w:rFonts w:ascii="Verdana" w:hAnsi="Verdana"/>
            <w:lang w:val="en-GB"/>
          </w:rPr>
          <w:t>°</w:t>
        </w:r>
        <w:r w:rsidR="00FE26B0">
          <w:rPr>
            <w:lang w:val="en-GB"/>
          </w:rPr>
          <w:t xml:space="preserve">C). </w:t>
        </w:r>
      </w:ins>
      <w:ins w:id="284" w:author="Anders Andreasen" w:date="2022-01-15T19:04:00Z">
        <w:r w:rsidR="00FE26B0">
          <w:rPr>
            <w:lang w:val="en-GB"/>
          </w:rPr>
          <w:t>All the other heat exchangers ha</w:t>
        </w:r>
      </w:ins>
      <w:ins w:id="285" w:author="Anders Andreasen" w:date="2022-01-15T19:05:00Z">
        <w:r w:rsidR="00FE26B0">
          <w:rPr>
            <w:lang w:val="en-GB"/>
          </w:rPr>
          <w:t>ve</w:t>
        </w:r>
      </w:ins>
      <w:ins w:id="286" w:author="Anders Andreasen" w:date="2022-01-15T19:04:00Z">
        <w:r w:rsidR="00FE26B0">
          <w:rPr>
            <w:lang w:val="en-GB"/>
          </w:rPr>
          <w:t xml:space="preserve"> a significantly higher temperature difference and thus a smaller relative deviation. </w:t>
        </w:r>
      </w:ins>
    </w:p>
    <w:p w14:paraId="5810E2E3" w14:textId="03248F23" w:rsidR="00D975F9" w:rsidRPr="004903A1" w:rsidRDefault="00132715">
      <w:pPr>
        <w:rPr>
          <w:rFonts w:ascii="Times New Roman" w:hAnsi="Times New Roman"/>
          <w:b/>
          <w:sz w:val="20"/>
        </w:rPr>
      </w:pPr>
      <w:r>
        <w:rPr>
          <w:rFonts w:ascii="Times New Roman" w:hAnsi="Times New Roman"/>
          <w:b/>
          <w:noProof/>
          <w:sz w:val="20"/>
        </w:rPr>
        <mc:AlternateContent>
          <mc:Choice Requires="wps">
            <w:drawing>
              <wp:anchor distT="0" distB="0" distL="114300" distR="114300" simplePos="0" relativeHeight="251672576" behindDoc="0" locked="0" layoutInCell="1" allowOverlap="1" wp14:anchorId="516DED5A" wp14:editId="6CD8A88A">
                <wp:simplePos x="0" y="0"/>
                <wp:positionH relativeFrom="column">
                  <wp:posOffset>78105</wp:posOffset>
                </wp:positionH>
                <wp:positionV relativeFrom="paragraph">
                  <wp:posOffset>1863090</wp:posOffset>
                </wp:positionV>
                <wp:extent cx="3006090" cy="152400"/>
                <wp:effectExtent l="0" t="0" r="3810" b="0"/>
                <wp:wrapTopAndBottom/>
                <wp:docPr id="25" name="Text Box 25"/>
                <wp:cNvGraphicFramePr/>
                <a:graphic xmlns:a="http://schemas.openxmlformats.org/drawingml/2006/main">
                  <a:graphicData uri="http://schemas.microsoft.com/office/word/2010/wordprocessingShape">
                    <wps:wsp>
                      <wps:cNvSpPr txBox="1"/>
                      <wps:spPr>
                        <a:xfrm>
                          <a:off x="0" y="0"/>
                          <a:ext cx="3006090" cy="152400"/>
                        </a:xfrm>
                        <a:prstGeom prst="rect">
                          <a:avLst/>
                        </a:prstGeom>
                        <a:solidFill>
                          <a:prstClr val="white"/>
                        </a:solidFill>
                        <a:ln>
                          <a:noFill/>
                        </a:ln>
                      </wps:spPr>
                      <wps:txbx>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DED5A" id="Text Box 25" o:spid="_x0000_s1035" type="#_x0000_t202" style="position:absolute;margin-left:6.15pt;margin-top:146.7pt;width:236.7pt;height:1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" stroked="f">
                <v:textbox style="mso-fit-shape-to-text:t" inset="0,0,0,0">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v:textbox>
                <w10:wrap type="topAndBottom"/>
              </v:shape>
            </w:pict>
          </mc:Fallback>
        </mc:AlternateContent>
      </w:r>
      <w:del w:id="287" w:author="Anders Andreasen" w:date="2022-01-16T00:06:00Z">
        <w:r w:rsidDel="00132715">
          <w:rPr>
            <w:rFonts w:ascii="Times New Roman" w:hAnsi="Times New Roman"/>
            <w:b/>
            <w:noProof/>
            <w:sz w:val="20"/>
          </w:rPr>
          <w:drawing>
            <wp:anchor distT="0" distB="0" distL="114300" distR="114300" simplePos="0" relativeHeight="251671552" behindDoc="0" locked="0" layoutInCell="1" allowOverlap="1" wp14:anchorId="53988F0D" wp14:editId="43622BD9">
              <wp:simplePos x="0" y="0"/>
              <wp:positionH relativeFrom="column">
                <wp:posOffset>46990</wp:posOffset>
              </wp:positionH>
              <wp:positionV relativeFrom="paragraph">
                <wp:posOffset>293370</wp:posOffset>
              </wp:positionV>
              <wp:extent cx="3006090" cy="1803400"/>
              <wp:effectExtent l="0" t="0" r="381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ins w:id="288" w:author="Anders Andreasen" w:date="2022-01-16T00:10:00Z">
        <w:r>
          <w:rPr>
            <w:rFonts w:ascii="Times New Roman" w:hAnsi="Times New Roman"/>
            <w:b/>
            <w:noProof/>
            <w:sz w:val="20"/>
          </w:rPr>
          <w:drawing>
            <wp:inline distT="0" distB="0" distL="0" distR="0" wp14:anchorId="537EBA86" wp14:editId="74A83DDE">
              <wp:extent cx="3031933" cy="18189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55521" cy="1833058"/>
                      </a:xfrm>
                      <a:prstGeom prst="rect">
                        <a:avLst/>
                      </a:prstGeom>
                      <a:noFill/>
                    </pic:spPr>
                  </pic:pic>
                </a:graphicData>
              </a:graphic>
            </wp:inline>
          </w:drawing>
        </w:r>
      </w:ins>
    </w:p>
    <w:p w14:paraId="43E25C84" w14:textId="643EA43D" w:rsidR="00962D6F" w:rsidRPr="004903A1" w:rsidDel="00630FB3" w:rsidRDefault="00962D6F" w:rsidP="00F42C63">
      <w:pPr>
        <w:pStyle w:val="PPHeading"/>
        <w:spacing w:before="0"/>
        <w:rPr>
          <w:del w:id="289" w:author="Anders Andreasen" w:date="2022-01-15T12:50:00Z"/>
          <w:lang w:val="en-GB"/>
        </w:rPr>
      </w:pPr>
    </w:p>
    <w:p w14:paraId="098AB872" w14:textId="23F2435B" w:rsidR="009627F9" w:rsidRPr="004903A1" w:rsidDel="0040522B" w:rsidRDefault="007464A4" w:rsidP="007464A4">
      <w:pPr>
        <w:pStyle w:val="PPBodyMainText"/>
        <w:ind w:firstLine="0"/>
        <w:rPr>
          <w:del w:id="290" w:author="Anders Andreasen" w:date="2022-01-15T19:07:00Z"/>
          <w:lang w:val="en-GB"/>
        </w:rPr>
      </w:pPr>
      <w:del w:id="291" w:author="Anders Andreasen" w:date="2022-01-15T19:07:00Z">
        <w:r w:rsidRPr="004903A1" w:rsidDel="0040522B">
          <w:rPr>
            <w:lang w:val="en-GB"/>
          </w:rPr>
          <w:delText xml:space="preserve">To further test DWSIM beyond a single </w:delText>
        </w:r>
        <w:r w:rsidR="009627F9" w:rsidRPr="004903A1" w:rsidDel="0040522B">
          <w:rPr>
            <w:lang w:val="en-GB"/>
          </w:rPr>
          <w:delText xml:space="preserve">converged </w:delText>
        </w:r>
        <w:r w:rsidRPr="004903A1" w:rsidDel="0040522B">
          <w:rPr>
            <w:lang w:val="en-GB"/>
          </w:rPr>
          <w:delText xml:space="preserve">simulation state, a parametric study has been performed. In order to efficiently conduct the parametric study in both DWSIM and HYSYS, a python wrapper is made for both simulation tools in a similar fashion as previous studies </w:delText>
        </w:r>
        <w:r w:rsidRPr="00EB6B2F" w:rsidDel="0040522B">
          <w:fldChar w:fldCharType="begin" w:fldLock="1"/>
        </w:r>
        <w:r w:rsidR="00CD3EF3" w:rsidRPr="0040522B" w:rsidDel="0040522B">
          <w:del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delInstrText>
        </w:r>
        <w:r w:rsidRPr="00EB6B2F" w:rsidDel="0040522B">
          <w:fldChar w:fldCharType="separate"/>
        </w:r>
        <w:r w:rsidR="00CD3EF3" w:rsidRPr="0040522B" w:rsidDel="0040522B">
          <w:rPr>
            <w:noProof/>
          </w:rPr>
          <w:delText>[1], [26], [27]</w:delText>
        </w:r>
        <w:r w:rsidRPr="00EB6B2F" w:rsidDel="0040522B">
          <w:fldChar w:fldCharType="end"/>
        </w:r>
        <w:r w:rsidRPr="004903A1" w:rsidDel="0040522B">
          <w:rPr>
            <w:lang w:val="en-GB"/>
          </w:rPr>
          <w:delText xml:space="preserve">. The parametric study is made by random/Monte Carlo sampling using the </w:delText>
        </w:r>
        <w:r w:rsidRPr="004903A1" w:rsidDel="0040522B">
          <w:rPr>
            <w:i/>
            <w:iCs/>
            <w:lang w:val="en-GB"/>
          </w:rPr>
          <w:delText>lhsmdu</w:delText>
        </w:r>
        <w:r w:rsidRPr="004903A1" w:rsidDel="0040522B">
          <w:rPr>
            <w:lang w:val="en-GB"/>
          </w:rPr>
          <w:delText xml:space="preserve"> </w:delText>
        </w:r>
        <w:r w:rsidR="0003264A" w:rsidRPr="00EB6B2F" w:rsidDel="0040522B">
          <w:fldChar w:fldCharType="begin" w:fldLock="1"/>
        </w:r>
        <w:r w:rsidR="00CD3EF3" w:rsidDel="0040522B">
          <w:rPr>
            <w:lang w:val="en-GB"/>
          </w:rPr>
          <w:del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delInstrText>
        </w:r>
        <w:r w:rsidR="0003264A" w:rsidRPr="00EB6B2F" w:rsidDel="0040522B">
          <w:fldChar w:fldCharType="separate"/>
        </w:r>
        <w:r w:rsidR="00CD3EF3" w:rsidRPr="00CD3EF3" w:rsidDel="0040522B">
          <w:rPr>
            <w:noProof/>
            <w:lang w:val="en-GB"/>
          </w:rPr>
          <w:delText>[28]</w:delText>
        </w:r>
        <w:r w:rsidR="0003264A" w:rsidRPr="00EB6B2F" w:rsidDel="0040522B">
          <w:fldChar w:fldCharType="end"/>
        </w:r>
        <w:r w:rsidR="00C2791D" w:rsidRPr="004903A1" w:rsidDel="0040522B">
          <w:rPr>
            <w:lang w:val="en-GB"/>
          </w:rPr>
          <w:delText xml:space="preserve"> </w:delText>
        </w:r>
        <w:r w:rsidR="0003264A" w:rsidRPr="00EB6B2F" w:rsidDel="0040522B">
          <w:fldChar w:fldCharType="begin" w:fldLock="1"/>
        </w:r>
        <w:r w:rsidR="00CD3EF3" w:rsidDel="0040522B">
          <w:rPr>
            <w:lang w:val="en-GB"/>
          </w:rPr>
          <w:del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delInstrText>
        </w:r>
        <w:r w:rsidR="0003264A" w:rsidRPr="00EB6B2F" w:rsidDel="0040522B">
          <w:fldChar w:fldCharType="separate"/>
        </w:r>
        <w:r w:rsidR="00CD3EF3" w:rsidRPr="00CD3EF3" w:rsidDel="0040522B">
          <w:rPr>
            <w:noProof/>
            <w:lang w:val="en-GB"/>
          </w:rPr>
          <w:delText>[29]</w:delText>
        </w:r>
        <w:r w:rsidR="0003264A" w:rsidRPr="00EB6B2F" w:rsidDel="0040522B">
          <w:fldChar w:fldCharType="end"/>
        </w:r>
        <w:r w:rsidR="0003264A" w:rsidRPr="004903A1" w:rsidDel="0040522B">
          <w:rPr>
            <w:lang w:val="en-GB"/>
          </w:rPr>
          <w:delText xml:space="preserve"> </w:delText>
        </w:r>
        <w:r w:rsidRPr="004903A1" w:rsidDel="0040522B">
          <w:rPr>
            <w:lang w:val="en-GB"/>
          </w:rPr>
          <w:delText>package over 10 independent variables/factors.</w:delText>
        </w:r>
        <w:r w:rsidR="009627F9" w:rsidRPr="004903A1" w:rsidDel="0040522B">
          <w:rPr>
            <w:lang w:val="en-GB"/>
          </w:rPr>
          <w:delText xml:space="preserve"> The independent variables and their bounds are shown in Table 5. </w:delText>
        </w:r>
        <w:r w:rsidR="00C84363" w:rsidRPr="004903A1" w:rsidDel="0040522B">
          <w:rPr>
            <w:lang w:val="en-GB"/>
          </w:rPr>
          <w:delText xml:space="preserve">A sampling plan is made using 100 samples and both sampling plans are run using </w:delText>
        </w:r>
        <w:r w:rsidR="00FF0D93" w:rsidRPr="004903A1" w:rsidDel="0040522B">
          <w:rPr>
            <w:lang w:val="en-GB"/>
          </w:rPr>
          <w:delText>a</w:delText>
        </w:r>
        <w:r w:rsidR="00C84363" w:rsidRPr="004903A1" w:rsidDel="0040522B">
          <w:rPr>
            <w:lang w:val="en-GB"/>
          </w:rPr>
          <w:delText xml:space="preserve"> python wrapper around both HYSYS and DWSIM.</w:delText>
        </w:r>
      </w:del>
    </w:p>
    <w:p w14:paraId="739C15D9" w14:textId="200EBFBF" w:rsidR="00C84363" w:rsidRPr="004903A1" w:rsidDel="0040522B" w:rsidRDefault="00C84363" w:rsidP="007464A4">
      <w:pPr>
        <w:pStyle w:val="PPBodyMainText"/>
        <w:ind w:firstLine="0"/>
        <w:rPr>
          <w:del w:id="292" w:author="Anders Andreasen" w:date="2022-01-15T19:07:00Z"/>
          <w:lang w:val="en-GB"/>
        </w:rPr>
      </w:pPr>
    </w:p>
    <w:p w14:paraId="5B68F9E8" w14:textId="4C6E8936" w:rsidR="009627F9" w:rsidRPr="004903A1" w:rsidDel="0040522B" w:rsidRDefault="009627F9" w:rsidP="009627F9">
      <w:pPr>
        <w:pStyle w:val="Caption"/>
        <w:keepNext/>
        <w:rPr>
          <w:del w:id="293" w:author="Anders Andreasen" w:date="2022-01-15T19:07:00Z"/>
          <w:b w:val="0"/>
          <w:bCs/>
          <w:lang w:val="en-GB"/>
        </w:rPr>
      </w:pPr>
      <w:del w:id="294" w:author="Anders Andreasen" w:date="2022-01-15T19:07:00Z">
        <w:r w:rsidRPr="004903A1" w:rsidDel="0040522B">
          <w:rPr>
            <w:lang w:val="en-GB"/>
          </w:rPr>
          <w:delText xml:space="preserve">Table 5 </w:delText>
        </w:r>
        <w:r w:rsidRPr="004903A1" w:rsidDel="0040522B">
          <w:rPr>
            <w:b w:val="0"/>
            <w:bCs/>
            <w:lang w:val="en-GB"/>
          </w:rPr>
          <w:delText>Independent variables/factors used in Monte Carlo sampled parametric study and their bound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rsidDel="0040522B" w14:paraId="0743E590" w14:textId="68123E83" w:rsidTr="009627F9">
        <w:trPr>
          <w:trHeight w:val="300"/>
          <w:del w:id="295" w:author="Anders Andreasen" w:date="2022-01-15T19:07:00Z"/>
        </w:trPr>
        <w:tc>
          <w:tcPr>
            <w:tcW w:w="1016" w:type="pct"/>
            <w:tcBorders>
              <w:top w:val="single" w:sz="4" w:space="0" w:color="auto"/>
              <w:bottom w:val="single" w:sz="4" w:space="0" w:color="auto"/>
            </w:tcBorders>
            <w:noWrap/>
            <w:hideMark/>
          </w:tcPr>
          <w:p w14:paraId="14A455CA" w14:textId="6320B028" w:rsidR="009627F9" w:rsidRPr="004903A1" w:rsidDel="0040522B" w:rsidRDefault="009627F9" w:rsidP="009627F9">
            <w:pPr>
              <w:pStyle w:val="PPTableBody"/>
              <w:rPr>
                <w:del w:id="296" w:author="Anders Andreasen" w:date="2022-01-15T19:07:00Z"/>
                <w:lang w:val="en-GB"/>
              </w:rPr>
            </w:pPr>
            <w:del w:id="297" w:author="Anders Andreasen" w:date="2022-01-15T19:07:00Z">
              <w:r w:rsidRPr="004903A1" w:rsidDel="0040522B">
                <w:rPr>
                  <w:lang w:val="en-GB"/>
                </w:rPr>
                <w:delText>Parameter</w:delText>
              </w:r>
            </w:del>
          </w:p>
        </w:tc>
        <w:tc>
          <w:tcPr>
            <w:tcW w:w="996" w:type="pct"/>
            <w:tcBorders>
              <w:top w:val="single" w:sz="4" w:space="0" w:color="auto"/>
              <w:bottom w:val="single" w:sz="4" w:space="0" w:color="auto"/>
            </w:tcBorders>
            <w:noWrap/>
            <w:hideMark/>
          </w:tcPr>
          <w:p w14:paraId="7F7BDD27" w14:textId="0580A076" w:rsidR="009627F9" w:rsidRPr="004903A1" w:rsidDel="0040522B" w:rsidRDefault="009627F9" w:rsidP="009627F9">
            <w:pPr>
              <w:pStyle w:val="PPTableBody"/>
              <w:rPr>
                <w:del w:id="298" w:author="Anders Andreasen" w:date="2022-01-15T19:07:00Z"/>
                <w:lang w:val="en-GB"/>
              </w:rPr>
            </w:pPr>
            <w:del w:id="299" w:author="Anders Andreasen" w:date="2022-01-15T19:07:00Z">
              <w:r w:rsidRPr="004903A1" w:rsidDel="0040522B">
                <w:rPr>
                  <w:lang w:val="en-GB"/>
                </w:rPr>
                <w:delText>Tag no.</w:delText>
              </w:r>
            </w:del>
          </w:p>
        </w:tc>
        <w:tc>
          <w:tcPr>
            <w:tcW w:w="996" w:type="pct"/>
            <w:tcBorders>
              <w:top w:val="single" w:sz="4" w:space="0" w:color="auto"/>
              <w:bottom w:val="single" w:sz="4" w:space="0" w:color="auto"/>
            </w:tcBorders>
            <w:noWrap/>
            <w:hideMark/>
          </w:tcPr>
          <w:p w14:paraId="4DE018E7" w14:textId="1F7CBF44" w:rsidR="009627F9" w:rsidRPr="004903A1" w:rsidDel="0040522B" w:rsidRDefault="009627F9" w:rsidP="009627F9">
            <w:pPr>
              <w:pStyle w:val="PPTableBody"/>
              <w:rPr>
                <w:del w:id="300" w:author="Anders Andreasen" w:date="2022-01-15T19:07:00Z"/>
                <w:lang w:val="en-GB"/>
              </w:rPr>
            </w:pPr>
            <w:del w:id="301" w:author="Anders Andreasen" w:date="2022-01-15T19:07:00Z">
              <w:r w:rsidRPr="004903A1" w:rsidDel="0040522B">
                <w:rPr>
                  <w:lang w:val="en-GB"/>
                </w:rPr>
                <w:delText>Unit</w:delText>
              </w:r>
            </w:del>
          </w:p>
        </w:tc>
        <w:tc>
          <w:tcPr>
            <w:tcW w:w="996" w:type="pct"/>
            <w:tcBorders>
              <w:top w:val="single" w:sz="4" w:space="0" w:color="auto"/>
              <w:bottom w:val="single" w:sz="4" w:space="0" w:color="auto"/>
            </w:tcBorders>
            <w:noWrap/>
            <w:hideMark/>
          </w:tcPr>
          <w:p w14:paraId="292839F3" w14:textId="2B2BC1A5" w:rsidR="009627F9" w:rsidRPr="004903A1" w:rsidDel="0040522B" w:rsidRDefault="009627F9" w:rsidP="009627F9">
            <w:pPr>
              <w:pStyle w:val="PPTableBody"/>
              <w:rPr>
                <w:del w:id="302" w:author="Anders Andreasen" w:date="2022-01-15T19:07:00Z"/>
                <w:lang w:val="en-GB"/>
              </w:rPr>
            </w:pPr>
            <w:del w:id="303" w:author="Anders Andreasen" w:date="2022-01-15T19:07:00Z">
              <w:r w:rsidRPr="004903A1" w:rsidDel="0040522B">
                <w:rPr>
                  <w:lang w:val="en-GB"/>
                </w:rPr>
                <w:delText>Lower</w:delText>
              </w:r>
            </w:del>
          </w:p>
        </w:tc>
        <w:tc>
          <w:tcPr>
            <w:tcW w:w="996" w:type="pct"/>
            <w:tcBorders>
              <w:top w:val="single" w:sz="4" w:space="0" w:color="auto"/>
              <w:bottom w:val="single" w:sz="4" w:space="0" w:color="auto"/>
            </w:tcBorders>
          </w:tcPr>
          <w:p w14:paraId="590496C3" w14:textId="38E5EF18" w:rsidR="009627F9" w:rsidRPr="004903A1" w:rsidDel="0040522B" w:rsidRDefault="009627F9" w:rsidP="009627F9">
            <w:pPr>
              <w:pStyle w:val="PPTableBody"/>
              <w:rPr>
                <w:del w:id="304" w:author="Anders Andreasen" w:date="2022-01-15T19:07:00Z"/>
                <w:lang w:val="en-GB"/>
              </w:rPr>
            </w:pPr>
            <w:del w:id="305" w:author="Anders Andreasen" w:date="2022-01-15T19:07:00Z">
              <w:r w:rsidRPr="004903A1" w:rsidDel="0040522B">
                <w:rPr>
                  <w:lang w:val="en-GB"/>
                </w:rPr>
                <w:delText>Higher</w:delText>
              </w:r>
            </w:del>
          </w:p>
        </w:tc>
      </w:tr>
      <w:tr w:rsidR="009627F9" w:rsidRPr="004903A1" w:rsidDel="0040522B" w14:paraId="225D6759" w14:textId="34A9562C" w:rsidTr="009627F9">
        <w:trPr>
          <w:trHeight w:val="300"/>
          <w:del w:id="306" w:author="Anders Andreasen" w:date="2022-01-15T19:07:00Z"/>
        </w:trPr>
        <w:tc>
          <w:tcPr>
            <w:tcW w:w="1016" w:type="pct"/>
            <w:tcBorders>
              <w:top w:val="single" w:sz="4" w:space="0" w:color="auto"/>
            </w:tcBorders>
            <w:hideMark/>
          </w:tcPr>
          <w:p w14:paraId="52CA8753" w14:textId="77B7DC54" w:rsidR="009627F9" w:rsidRPr="004903A1" w:rsidDel="0040522B" w:rsidRDefault="009627F9" w:rsidP="009627F9">
            <w:pPr>
              <w:pStyle w:val="PPTableBody"/>
              <w:rPr>
                <w:del w:id="307" w:author="Anders Andreasen" w:date="2022-01-15T19:07:00Z"/>
                <w:lang w:val="en-GB"/>
              </w:rPr>
            </w:pPr>
            <w:del w:id="308" w:author="Anders Andreasen" w:date="2022-01-15T19:07:00Z">
              <w:r w:rsidRPr="004903A1" w:rsidDel="0040522B">
                <w:rPr>
                  <w:lang w:val="en-GB"/>
                </w:rPr>
                <w:delText>T</w:delText>
              </w:r>
              <w:r w:rsidRPr="004903A1" w:rsidDel="0040522B">
                <w:rPr>
                  <w:vertAlign w:val="subscript"/>
                  <w:lang w:val="en-GB"/>
                </w:rPr>
                <w:delText>Sep1</w:delText>
              </w:r>
            </w:del>
          </w:p>
        </w:tc>
        <w:tc>
          <w:tcPr>
            <w:tcW w:w="996" w:type="pct"/>
            <w:tcBorders>
              <w:top w:val="single" w:sz="4" w:space="0" w:color="auto"/>
            </w:tcBorders>
            <w:noWrap/>
            <w:hideMark/>
          </w:tcPr>
          <w:p w14:paraId="3EB655F7" w14:textId="2200CD43" w:rsidR="009627F9" w:rsidRPr="004903A1" w:rsidDel="0040522B" w:rsidRDefault="009627F9" w:rsidP="009627F9">
            <w:pPr>
              <w:pStyle w:val="PPTableBody"/>
              <w:rPr>
                <w:del w:id="309" w:author="Anders Andreasen" w:date="2022-01-15T19:07:00Z"/>
                <w:lang w:val="en-GB"/>
              </w:rPr>
            </w:pPr>
            <w:del w:id="310" w:author="Anders Andreasen" w:date="2022-01-15T19:07:00Z">
              <w:r w:rsidRPr="004903A1" w:rsidDel="0040522B">
                <w:rPr>
                  <w:lang w:val="en-GB"/>
                </w:rPr>
                <w:delText>20-HA-01</w:delText>
              </w:r>
            </w:del>
          </w:p>
        </w:tc>
        <w:tc>
          <w:tcPr>
            <w:tcW w:w="996" w:type="pct"/>
            <w:tcBorders>
              <w:top w:val="single" w:sz="4" w:space="0" w:color="auto"/>
            </w:tcBorders>
            <w:hideMark/>
          </w:tcPr>
          <w:p w14:paraId="740CC443" w14:textId="5D201A90" w:rsidR="009627F9" w:rsidRPr="004903A1" w:rsidDel="0040522B" w:rsidRDefault="009627F9" w:rsidP="009627F9">
            <w:pPr>
              <w:pStyle w:val="PPTableBody"/>
              <w:rPr>
                <w:del w:id="311" w:author="Anders Andreasen" w:date="2022-01-15T19:07:00Z"/>
                <w:lang w:val="en-GB"/>
              </w:rPr>
            </w:pPr>
            <w:del w:id="312" w:author="Anders Andreasen" w:date="2022-01-15T13:34:00Z">
              <w:r w:rsidRPr="004903A1" w:rsidDel="00466A4F">
                <w:rPr>
                  <w:rFonts w:ascii="Verdana" w:hAnsi="Verdana"/>
                  <w:lang w:val="en-GB"/>
                </w:rPr>
                <w:delText>˚</w:delText>
              </w:r>
            </w:del>
            <w:del w:id="313" w:author="Anders Andreasen" w:date="2022-01-15T19:07:00Z">
              <w:r w:rsidRPr="004903A1" w:rsidDel="0040522B">
                <w:rPr>
                  <w:lang w:val="en-GB"/>
                </w:rPr>
                <w:delText>C</w:delText>
              </w:r>
            </w:del>
          </w:p>
        </w:tc>
        <w:tc>
          <w:tcPr>
            <w:tcW w:w="996" w:type="pct"/>
            <w:tcBorders>
              <w:top w:val="single" w:sz="4" w:space="0" w:color="auto"/>
            </w:tcBorders>
            <w:hideMark/>
          </w:tcPr>
          <w:p w14:paraId="28D22EE2" w14:textId="4D9C23D1" w:rsidR="009627F9" w:rsidRPr="004903A1" w:rsidDel="0040522B" w:rsidRDefault="00D00D42" w:rsidP="009627F9">
            <w:pPr>
              <w:pStyle w:val="PPTableBody"/>
              <w:rPr>
                <w:del w:id="314" w:author="Anders Andreasen" w:date="2022-01-15T19:07:00Z"/>
                <w:lang w:val="en-GB"/>
              </w:rPr>
            </w:pPr>
            <w:del w:id="315" w:author="Anders Andreasen" w:date="2022-01-15T19:07:00Z">
              <w:r w:rsidRPr="004903A1" w:rsidDel="0040522B">
                <w:rPr>
                  <w:lang w:val="en-GB"/>
                </w:rPr>
                <w:delText>40</w:delText>
              </w:r>
            </w:del>
          </w:p>
        </w:tc>
        <w:tc>
          <w:tcPr>
            <w:tcW w:w="996" w:type="pct"/>
            <w:tcBorders>
              <w:top w:val="single" w:sz="4" w:space="0" w:color="auto"/>
            </w:tcBorders>
          </w:tcPr>
          <w:p w14:paraId="6B619EA3" w14:textId="5D5C2FF9" w:rsidR="009627F9" w:rsidRPr="004903A1" w:rsidDel="0040522B" w:rsidRDefault="00D00D42" w:rsidP="009627F9">
            <w:pPr>
              <w:pStyle w:val="PPTableBody"/>
              <w:rPr>
                <w:del w:id="316" w:author="Anders Andreasen" w:date="2022-01-15T19:07:00Z"/>
                <w:lang w:val="en-GB"/>
              </w:rPr>
            </w:pPr>
            <w:del w:id="317" w:author="Anders Andreasen" w:date="2022-01-15T19:07:00Z">
              <w:r w:rsidRPr="004903A1" w:rsidDel="0040522B">
                <w:rPr>
                  <w:lang w:val="en-GB"/>
                </w:rPr>
                <w:delText>70</w:delText>
              </w:r>
            </w:del>
          </w:p>
        </w:tc>
      </w:tr>
      <w:tr w:rsidR="009627F9" w:rsidRPr="004903A1" w:rsidDel="0040522B" w14:paraId="4085233E" w14:textId="73875A84" w:rsidTr="009627F9">
        <w:trPr>
          <w:trHeight w:val="300"/>
          <w:del w:id="318" w:author="Anders Andreasen" w:date="2022-01-15T19:07:00Z"/>
        </w:trPr>
        <w:tc>
          <w:tcPr>
            <w:tcW w:w="1016" w:type="pct"/>
            <w:hideMark/>
          </w:tcPr>
          <w:p w14:paraId="7452939A" w14:textId="71FAD166" w:rsidR="009627F9" w:rsidRPr="004903A1" w:rsidDel="0040522B" w:rsidRDefault="009627F9" w:rsidP="009627F9">
            <w:pPr>
              <w:pStyle w:val="PPTableBody"/>
              <w:rPr>
                <w:del w:id="319" w:author="Anders Andreasen" w:date="2022-01-15T19:07:00Z"/>
                <w:lang w:val="en-GB"/>
              </w:rPr>
            </w:pPr>
            <w:del w:id="320" w:author="Anders Andreasen" w:date="2022-01-15T19:07:00Z">
              <w:r w:rsidRPr="004903A1" w:rsidDel="0040522B">
                <w:rPr>
                  <w:lang w:val="en-GB"/>
                </w:rPr>
                <w:delText>P</w:delText>
              </w:r>
              <w:r w:rsidRPr="004903A1" w:rsidDel="0040522B">
                <w:rPr>
                  <w:vertAlign w:val="subscript"/>
                  <w:lang w:val="en-GB"/>
                </w:rPr>
                <w:delText>Sep1</w:delText>
              </w:r>
            </w:del>
          </w:p>
        </w:tc>
        <w:tc>
          <w:tcPr>
            <w:tcW w:w="996" w:type="pct"/>
            <w:noWrap/>
            <w:hideMark/>
          </w:tcPr>
          <w:p w14:paraId="1EF565B8" w14:textId="41544961" w:rsidR="009627F9" w:rsidRPr="004903A1" w:rsidDel="0040522B" w:rsidRDefault="009627F9" w:rsidP="009627F9">
            <w:pPr>
              <w:pStyle w:val="PPTableBody"/>
              <w:rPr>
                <w:del w:id="321" w:author="Anders Andreasen" w:date="2022-01-15T19:07:00Z"/>
                <w:lang w:val="en-GB"/>
              </w:rPr>
            </w:pPr>
            <w:del w:id="322" w:author="Anders Andreasen" w:date="2022-01-15T19:07:00Z">
              <w:r w:rsidRPr="004903A1" w:rsidDel="0040522B">
                <w:rPr>
                  <w:lang w:val="en-GB"/>
                </w:rPr>
                <w:delText>20-VA-01</w:delText>
              </w:r>
            </w:del>
          </w:p>
        </w:tc>
        <w:tc>
          <w:tcPr>
            <w:tcW w:w="996" w:type="pct"/>
            <w:hideMark/>
          </w:tcPr>
          <w:p w14:paraId="474C178A" w14:textId="7E5754FF" w:rsidR="009627F9" w:rsidRPr="004903A1" w:rsidDel="0040522B" w:rsidRDefault="009627F9" w:rsidP="009627F9">
            <w:pPr>
              <w:pStyle w:val="PPTableBody"/>
              <w:rPr>
                <w:del w:id="323" w:author="Anders Andreasen" w:date="2022-01-15T19:07:00Z"/>
                <w:lang w:val="en-GB"/>
              </w:rPr>
            </w:pPr>
            <w:del w:id="324" w:author="Anders Andreasen" w:date="2022-01-15T19:07:00Z">
              <w:r w:rsidRPr="004903A1" w:rsidDel="0040522B">
                <w:rPr>
                  <w:lang w:val="en-GB"/>
                </w:rPr>
                <w:delText>barg</w:delText>
              </w:r>
            </w:del>
          </w:p>
        </w:tc>
        <w:tc>
          <w:tcPr>
            <w:tcW w:w="996" w:type="pct"/>
            <w:hideMark/>
          </w:tcPr>
          <w:p w14:paraId="4D2FDEDA" w14:textId="701867FD" w:rsidR="009627F9" w:rsidRPr="004903A1" w:rsidDel="0040522B" w:rsidRDefault="00D00D42" w:rsidP="009627F9">
            <w:pPr>
              <w:pStyle w:val="PPTableBody"/>
              <w:rPr>
                <w:del w:id="325" w:author="Anders Andreasen" w:date="2022-01-15T19:07:00Z"/>
                <w:lang w:val="en-GB"/>
              </w:rPr>
            </w:pPr>
            <w:del w:id="326" w:author="Anders Andreasen" w:date="2022-01-15T19:07:00Z">
              <w:r w:rsidRPr="004903A1" w:rsidDel="0040522B">
                <w:rPr>
                  <w:lang w:val="en-GB"/>
                </w:rPr>
                <w:delText>10.5</w:delText>
              </w:r>
            </w:del>
          </w:p>
        </w:tc>
        <w:tc>
          <w:tcPr>
            <w:tcW w:w="996" w:type="pct"/>
          </w:tcPr>
          <w:p w14:paraId="465FE1F3" w14:textId="68F0A8C4" w:rsidR="009627F9" w:rsidRPr="004903A1" w:rsidDel="0040522B" w:rsidRDefault="00D00D42" w:rsidP="009627F9">
            <w:pPr>
              <w:pStyle w:val="PPTableBody"/>
              <w:rPr>
                <w:del w:id="327" w:author="Anders Andreasen" w:date="2022-01-15T19:07:00Z"/>
                <w:lang w:val="en-GB"/>
              </w:rPr>
            </w:pPr>
            <w:del w:id="328" w:author="Anders Andreasen" w:date="2022-01-15T19:07:00Z">
              <w:r w:rsidRPr="004903A1" w:rsidDel="0040522B">
                <w:rPr>
                  <w:lang w:val="en-GB"/>
                </w:rPr>
                <w:delText>31.5</w:delText>
              </w:r>
            </w:del>
          </w:p>
        </w:tc>
      </w:tr>
      <w:tr w:rsidR="009627F9" w:rsidRPr="004903A1" w:rsidDel="0040522B" w14:paraId="03D23A12" w14:textId="359EE4BE" w:rsidTr="009627F9">
        <w:trPr>
          <w:trHeight w:val="300"/>
          <w:del w:id="329" w:author="Anders Andreasen" w:date="2022-01-15T19:07:00Z"/>
        </w:trPr>
        <w:tc>
          <w:tcPr>
            <w:tcW w:w="1016" w:type="pct"/>
            <w:hideMark/>
          </w:tcPr>
          <w:p w14:paraId="4EA5D764" w14:textId="44135D7F" w:rsidR="009627F9" w:rsidRPr="004903A1" w:rsidDel="0040522B" w:rsidRDefault="009627F9" w:rsidP="009627F9">
            <w:pPr>
              <w:pStyle w:val="PPTableBody"/>
              <w:rPr>
                <w:del w:id="330" w:author="Anders Andreasen" w:date="2022-01-15T19:07:00Z"/>
                <w:lang w:val="en-GB"/>
              </w:rPr>
            </w:pPr>
            <w:del w:id="331" w:author="Anders Andreasen" w:date="2022-01-15T19:07:00Z">
              <w:r w:rsidRPr="004903A1" w:rsidDel="0040522B">
                <w:rPr>
                  <w:lang w:val="en-GB"/>
                </w:rPr>
                <w:delText>P</w:delText>
              </w:r>
              <w:r w:rsidRPr="004903A1" w:rsidDel="0040522B">
                <w:rPr>
                  <w:vertAlign w:val="subscript"/>
                  <w:lang w:val="en-GB"/>
                </w:rPr>
                <w:delText>Sep2</w:delText>
              </w:r>
            </w:del>
          </w:p>
        </w:tc>
        <w:tc>
          <w:tcPr>
            <w:tcW w:w="996" w:type="pct"/>
            <w:noWrap/>
            <w:hideMark/>
          </w:tcPr>
          <w:p w14:paraId="4B44F750" w14:textId="543ABCC8" w:rsidR="009627F9" w:rsidRPr="004903A1" w:rsidDel="0040522B" w:rsidRDefault="009627F9" w:rsidP="009627F9">
            <w:pPr>
              <w:pStyle w:val="PPTableBody"/>
              <w:rPr>
                <w:del w:id="332" w:author="Anders Andreasen" w:date="2022-01-15T19:07:00Z"/>
                <w:lang w:val="en-GB"/>
              </w:rPr>
            </w:pPr>
            <w:del w:id="333" w:author="Anders Andreasen" w:date="2022-01-15T19:07:00Z">
              <w:r w:rsidRPr="004903A1" w:rsidDel="0040522B">
                <w:rPr>
                  <w:lang w:val="en-GB"/>
                </w:rPr>
                <w:delText>20-VA-02</w:delText>
              </w:r>
            </w:del>
          </w:p>
        </w:tc>
        <w:tc>
          <w:tcPr>
            <w:tcW w:w="996" w:type="pct"/>
            <w:hideMark/>
          </w:tcPr>
          <w:p w14:paraId="2FD085B1" w14:textId="1B3917FB" w:rsidR="009627F9" w:rsidRPr="004903A1" w:rsidDel="0040522B" w:rsidRDefault="009627F9" w:rsidP="009627F9">
            <w:pPr>
              <w:pStyle w:val="PPTableBody"/>
              <w:rPr>
                <w:del w:id="334" w:author="Anders Andreasen" w:date="2022-01-15T19:07:00Z"/>
                <w:lang w:val="en-GB"/>
              </w:rPr>
            </w:pPr>
            <w:del w:id="335" w:author="Anders Andreasen" w:date="2022-01-15T19:07:00Z">
              <w:r w:rsidRPr="004903A1" w:rsidDel="0040522B">
                <w:rPr>
                  <w:lang w:val="en-GB"/>
                </w:rPr>
                <w:delText>barg</w:delText>
              </w:r>
            </w:del>
          </w:p>
        </w:tc>
        <w:tc>
          <w:tcPr>
            <w:tcW w:w="996" w:type="pct"/>
            <w:hideMark/>
          </w:tcPr>
          <w:p w14:paraId="6DA591AB" w14:textId="22914A47" w:rsidR="009627F9" w:rsidRPr="004903A1" w:rsidDel="0040522B" w:rsidRDefault="00D00D42" w:rsidP="009627F9">
            <w:pPr>
              <w:pStyle w:val="PPTableBody"/>
              <w:rPr>
                <w:del w:id="336" w:author="Anders Andreasen" w:date="2022-01-15T19:07:00Z"/>
                <w:lang w:val="en-GB"/>
              </w:rPr>
            </w:pPr>
            <w:del w:id="337" w:author="Anders Andreasen" w:date="2022-01-15T19:07:00Z">
              <w:r w:rsidRPr="004903A1" w:rsidDel="0040522B">
                <w:rPr>
                  <w:lang w:val="en-GB"/>
                </w:rPr>
                <w:delText>3</w:delText>
              </w:r>
            </w:del>
          </w:p>
        </w:tc>
        <w:tc>
          <w:tcPr>
            <w:tcW w:w="996" w:type="pct"/>
          </w:tcPr>
          <w:p w14:paraId="35990BE4" w14:textId="080B53EA" w:rsidR="009627F9" w:rsidRPr="004903A1" w:rsidDel="0040522B" w:rsidRDefault="00D00D42" w:rsidP="009627F9">
            <w:pPr>
              <w:pStyle w:val="PPTableBody"/>
              <w:rPr>
                <w:del w:id="338" w:author="Anders Andreasen" w:date="2022-01-15T19:07:00Z"/>
                <w:lang w:val="en-GB"/>
              </w:rPr>
            </w:pPr>
            <w:del w:id="339" w:author="Anders Andreasen" w:date="2022-01-15T19:07:00Z">
              <w:r w:rsidRPr="004903A1" w:rsidDel="0040522B">
                <w:rPr>
                  <w:lang w:val="en-GB"/>
                </w:rPr>
                <w:delText>10</w:delText>
              </w:r>
            </w:del>
          </w:p>
        </w:tc>
      </w:tr>
      <w:tr w:rsidR="009627F9" w:rsidRPr="004903A1" w:rsidDel="0040522B" w14:paraId="57D902A0" w14:textId="460F8428" w:rsidTr="009627F9">
        <w:trPr>
          <w:trHeight w:val="300"/>
          <w:del w:id="340" w:author="Anders Andreasen" w:date="2022-01-15T19:07:00Z"/>
        </w:trPr>
        <w:tc>
          <w:tcPr>
            <w:tcW w:w="1016" w:type="pct"/>
            <w:hideMark/>
          </w:tcPr>
          <w:p w14:paraId="330A7C36" w14:textId="48A082C6" w:rsidR="009627F9" w:rsidRPr="004903A1" w:rsidDel="0040522B" w:rsidRDefault="009627F9" w:rsidP="009627F9">
            <w:pPr>
              <w:pStyle w:val="PPTableBody"/>
              <w:rPr>
                <w:del w:id="341" w:author="Anders Andreasen" w:date="2022-01-15T19:07:00Z"/>
                <w:lang w:val="en-GB"/>
              </w:rPr>
            </w:pPr>
            <w:del w:id="342" w:author="Anders Andreasen" w:date="2022-01-15T19:07:00Z">
              <w:r w:rsidRPr="004903A1" w:rsidDel="0040522B">
                <w:rPr>
                  <w:lang w:val="en-GB"/>
                </w:rPr>
                <w:delText>T</w:delText>
              </w:r>
              <w:r w:rsidRPr="004903A1" w:rsidDel="0040522B">
                <w:rPr>
                  <w:vertAlign w:val="subscript"/>
                  <w:lang w:val="en-GB"/>
                </w:rPr>
                <w:delText>Sep3</w:delText>
              </w:r>
            </w:del>
          </w:p>
        </w:tc>
        <w:tc>
          <w:tcPr>
            <w:tcW w:w="996" w:type="pct"/>
            <w:noWrap/>
            <w:hideMark/>
          </w:tcPr>
          <w:p w14:paraId="344BFBE2" w14:textId="4CBF8139" w:rsidR="009627F9" w:rsidRPr="004903A1" w:rsidDel="0040522B" w:rsidRDefault="009627F9" w:rsidP="009627F9">
            <w:pPr>
              <w:pStyle w:val="PPTableBody"/>
              <w:rPr>
                <w:del w:id="343" w:author="Anders Andreasen" w:date="2022-01-15T19:07:00Z"/>
                <w:lang w:val="en-GB"/>
              </w:rPr>
            </w:pPr>
            <w:del w:id="344" w:author="Anders Andreasen" w:date="2022-01-15T19:07:00Z">
              <w:r w:rsidRPr="004903A1" w:rsidDel="0040522B">
                <w:rPr>
                  <w:lang w:val="en-GB"/>
                </w:rPr>
                <w:delText>20-HA-03</w:delText>
              </w:r>
            </w:del>
          </w:p>
        </w:tc>
        <w:tc>
          <w:tcPr>
            <w:tcW w:w="996" w:type="pct"/>
            <w:hideMark/>
          </w:tcPr>
          <w:p w14:paraId="620AE5E4" w14:textId="0F20B39B" w:rsidR="009627F9" w:rsidRPr="004903A1" w:rsidDel="0040522B" w:rsidRDefault="009627F9" w:rsidP="009627F9">
            <w:pPr>
              <w:pStyle w:val="PPTableBody"/>
              <w:rPr>
                <w:del w:id="345" w:author="Anders Andreasen" w:date="2022-01-15T19:07:00Z"/>
                <w:lang w:val="en-GB"/>
              </w:rPr>
            </w:pPr>
            <w:del w:id="346" w:author="Anders Andreasen" w:date="2022-01-15T13:34:00Z">
              <w:r w:rsidRPr="004903A1" w:rsidDel="00466A4F">
                <w:rPr>
                  <w:rFonts w:ascii="Verdana" w:hAnsi="Verdana"/>
                  <w:lang w:val="en-GB"/>
                </w:rPr>
                <w:delText>˚</w:delText>
              </w:r>
            </w:del>
            <w:del w:id="347" w:author="Anders Andreasen" w:date="2022-01-15T19:07:00Z">
              <w:r w:rsidRPr="004903A1" w:rsidDel="0040522B">
                <w:rPr>
                  <w:lang w:val="en-GB"/>
                </w:rPr>
                <w:delText>C</w:delText>
              </w:r>
            </w:del>
          </w:p>
        </w:tc>
        <w:tc>
          <w:tcPr>
            <w:tcW w:w="996" w:type="pct"/>
            <w:hideMark/>
          </w:tcPr>
          <w:p w14:paraId="57223F08" w14:textId="61EB55A5" w:rsidR="009627F9" w:rsidRPr="004903A1" w:rsidDel="0040522B" w:rsidRDefault="00D00D42" w:rsidP="009627F9">
            <w:pPr>
              <w:pStyle w:val="PPTableBody"/>
              <w:rPr>
                <w:del w:id="348" w:author="Anders Andreasen" w:date="2022-01-15T19:07:00Z"/>
                <w:lang w:val="en-GB"/>
              </w:rPr>
            </w:pPr>
            <w:del w:id="349" w:author="Anders Andreasen" w:date="2022-01-15T19:07:00Z">
              <w:r w:rsidRPr="004903A1" w:rsidDel="0040522B">
                <w:rPr>
                  <w:lang w:val="en-GB"/>
                </w:rPr>
                <w:delText>50</w:delText>
              </w:r>
            </w:del>
          </w:p>
        </w:tc>
        <w:tc>
          <w:tcPr>
            <w:tcW w:w="996" w:type="pct"/>
          </w:tcPr>
          <w:p w14:paraId="3AC2C3D3" w14:textId="1657EC43" w:rsidR="009627F9" w:rsidRPr="004903A1" w:rsidDel="0040522B" w:rsidRDefault="00D00D42" w:rsidP="009627F9">
            <w:pPr>
              <w:pStyle w:val="PPTableBody"/>
              <w:rPr>
                <w:del w:id="350" w:author="Anders Andreasen" w:date="2022-01-15T19:07:00Z"/>
                <w:lang w:val="en-GB"/>
              </w:rPr>
            </w:pPr>
            <w:del w:id="351" w:author="Anders Andreasen" w:date="2022-01-15T19:07:00Z">
              <w:r w:rsidRPr="004903A1" w:rsidDel="0040522B">
                <w:rPr>
                  <w:lang w:val="en-GB"/>
                </w:rPr>
                <w:delText>75</w:delText>
              </w:r>
            </w:del>
          </w:p>
        </w:tc>
      </w:tr>
      <w:tr w:rsidR="009627F9" w:rsidRPr="004903A1" w:rsidDel="0040522B" w14:paraId="38BE0941" w14:textId="47A92A31" w:rsidTr="009627F9">
        <w:trPr>
          <w:trHeight w:val="300"/>
          <w:del w:id="352" w:author="Anders Andreasen" w:date="2022-01-15T19:07:00Z"/>
        </w:trPr>
        <w:tc>
          <w:tcPr>
            <w:tcW w:w="1016" w:type="pct"/>
            <w:hideMark/>
          </w:tcPr>
          <w:p w14:paraId="3B46A378" w14:textId="460C20AA" w:rsidR="009627F9" w:rsidRPr="004903A1" w:rsidDel="0040522B" w:rsidRDefault="009627F9" w:rsidP="009627F9">
            <w:pPr>
              <w:pStyle w:val="PPTableBody"/>
              <w:rPr>
                <w:del w:id="353" w:author="Anders Andreasen" w:date="2022-01-15T19:07:00Z"/>
                <w:lang w:val="en-GB"/>
              </w:rPr>
            </w:pPr>
            <w:del w:id="354" w:author="Anders Andreasen" w:date="2022-01-15T19:07:00Z">
              <w:r w:rsidRPr="004903A1" w:rsidDel="0040522B">
                <w:rPr>
                  <w:lang w:val="en-GB"/>
                </w:rPr>
                <w:delText>P</w:delText>
              </w:r>
              <w:r w:rsidRPr="004903A1" w:rsidDel="0040522B">
                <w:rPr>
                  <w:vertAlign w:val="subscript"/>
                  <w:lang w:val="en-GB"/>
                </w:rPr>
                <w:delText>Sep3</w:delText>
              </w:r>
            </w:del>
          </w:p>
        </w:tc>
        <w:tc>
          <w:tcPr>
            <w:tcW w:w="996" w:type="pct"/>
            <w:noWrap/>
            <w:hideMark/>
          </w:tcPr>
          <w:p w14:paraId="1FFA094A" w14:textId="7B534894" w:rsidR="009627F9" w:rsidRPr="004903A1" w:rsidDel="0040522B" w:rsidRDefault="009627F9" w:rsidP="009627F9">
            <w:pPr>
              <w:pStyle w:val="PPTableBody"/>
              <w:rPr>
                <w:del w:id="355" w:author="Anders Andreasen" w:date="2022-01-15T19:07:00Z"/>
                <w:lang w:val="en-GB"/>
              </w:rPr>
            </w:pPr>
            <w:del w:id="356" w:author="Anders Andreasen" w:date="2022-01-15T19:07:00Z">
              <w:r w:rsidRPr="004903A1" w:rsidDel="0040522B">
                <w:rPr>
                  <w:lang w:val="en-GB"/>
                </w:rPr>
                <w:delText>20-VA-03</w:delText>
              </w:r>
            </w:del>
          </w:p>
        </w:tc>
        <w:tc>
          <w:tcPr>
            <w:tcW w:w="996" w:type="pct"/>
            <w:hideMark/>
          </w:tcPr>
          <w:p w14:paraId="5643156D" w14:textId="37BFE204" w:rsidR="009627F9" w:rsidRPr="004903A1" w:rsidDel="0040522B" w:rsidRDefault="009627F9" w:rsidP="009627F9">
            <w:pPr>
              <w:pStyle w:val="PPTableBody"/>
              <w:rPr>
                <w:del w:id="357" w:author="Anders Andreasen" w:date="2022-01-15T19:07:00Z"/>
                <w:lang w:val="en-GB"/>
              </w:rPr>
            </w:pPr>
            <w:del w:id="358" w:author="Anders Andreasen" w:date="2022-01-15T19:07:00Z">
              <w:r w:rsidRPr="004903A1" w:rsidDel="0040522B">
                <w:rPr>
                  <w:lang w:val="en-GB"/>
                </w:rPr>
                <w:delText>barg</w:delText>
              </w:r>
            </w:del>
          </w:p>
        </w:tc>
        <w:tc>
          <w:tcPr>
            <w:tcW w:w="996" w:type="pct"/>
            <w:hideMark/>
          </w:tcPr>
          <w:p w14:paraId="6699E39E" w14:textId="787E8B39" w:rsidR="009627F9" w:rsidRPr="004903A1" w:rsidDel="0040522B" w:rsidRDefault="00D00D42" w:rsidP="009627F9">
            <w:pPr>
              <w:pStyle w:val="PPTableBody"/>
              <w:rPr>
                <w:del w:id="359" w:author="Anders Andreasen" w:date="2022-01-15T19:07:00Z"/>
                <w:lang w:val="en-GB"/>
              </w:rPr>
            </w:pPr>
            <w:del w:id="360" w:author="Anders Andreasen" w:date="2022-01-15T19:07:00Z">
              <w:r w:rsidRPr="004903A1" w:rsidDel="0040522B">
                <w:rPr>
                  <w:lang w:val="en-GB"/>
                </w:rPr>
                <w:delText>0.5</w:delText>
              </w:r>
            </w:del>
          </w:p>
        </w:tc>
        <w:tc>
          <w:tcPr>
            <w:tcW w:w="996" w:type="pct"/>
          </w:tcPr>
          <w:p w14:paraId="7AC06B8F" w14:textId="5D880EB5" w:rsidR="009627F9" w:rsidRPr="004903A1" w:rsidDel="0040522B" w:rsidRDefault="00D00D42" w:rsidP="009627F9">
            <w:pPr>
              <w:pStyle w:val="PPTableBody"/>
              <w:rPr>
                <w:del w:id="361" w:author="Anders Andreasen" w:date="2022-01-15T19:07:00Z"/>
                <w:lang w:val="en-GB"/>
              </w:rPr>
            </w:pPr>
            <w:del w:id="362" w:author="Anders Andreasen" w:date="2022-01-15T19:07:00Z">
              <w:r w:rsidRPr="004903A1" w:rsidDel="0040522B">
                <w:rPr>
                  <w:lang w:val="en-GB"/>
                </w:rPr>
                <w:delText>2</w:delText>
              </w:r>
            </w:del>
          </w:p>
        </w:tc>
      </w:tr>
      <w:tr w:rsidR="009627F9" w:rsidRPr="004903A1" w:rsidDel="0040522B" w14:paraId="49238AB9" w14:textId="2C361FED" w:rsidTr="009627F9">
        <w:trPr>
          <w:trHeight w:val="300"/>
          <w:del w:id="363" w:author="Anders Andreasen" w:date="2022-01-15T19:07:00Z"/>
        </w:trPr>
        <w:tc>
          <w:tcPr>
            <w:tcW w:w="1016" w:type="pct"/>
            <w:hideMark/>
          </w:tcPr>
          <w:p w14:paraId="6D75C8D2" w14:textId="5DC4818D" w:rsidR="009627F9" w:rsidRPr="004903A1" w:rsidDel="0040522B" w:rsidRDefault="009627F9" w:rsidP="009627F9">
            <w:pPr>
              <w:pStyle w:val="PPTableBody"/>
              <w:rPr>
                <w:del w:id="364" w:author="Anders Andreasen" w:date="2022-01-15T19:07:00Z"/>
                <w:lang w:val="en-GB"/>
              </w:rPr>
            </w:pPr>
            <w:del w:id="365" w:author="Anders Andreasen" w:date="2022-01-15T19:07:00Z">
              <w:r w:rsidRPr="004903A1" w:rsidDel="0040522B">
                <w:rPr>
                  <w:lang w:val="en-GB"/>
                </w:rPr>
                <w:delText>T</w:delText>
              </w:r>
              <w:r w:rsidRPr="004903A1" w:rsidDel="0040522B">
                <w:rPr>
                  <w:vertAlign w:val="subscript"/>
                  <w:lang w:val="en-GB"/>
                </w:rPr>
                <w:delText>Scrub1</w:delText>
              </w:r>
            </w:del>
          </w:p>
        </w:tc>
        <w:tc>
          <w:tcPr>
            <w:tcW w:w="996" w:type="pct"/>
            <w:noWrap/>
            <w:hideMark/>
          </w:tcPr>
          <w:p w14:paraId="5AA601B2" w14:textId="7374AC61" w:rsidR="009627F9" w:rsidRPr="004903A1" w:rsidDel="0040522B" w:rsidRDefault="009627F9" w:rsidP="009627F9">
            <w:pPr>
              <w:pStyle w:val="PPTableBody"/>
              <w:rPr>
                <w:del w:id="366" w:author="Anders Andreasen" w:date="2022-01-15T19:07:00Z"/>
                <w:lang w:val="en-GB"/>
              </w:rPr>
            </w:pPr>
            <w:del w:id="367" w:author="Anders Andreasen" w:date="2022-01-15T19:07:00Z">
              <w:r w:rsidRPr="004903A1" w:rsidDel="0040522B">
                <w:rPr>
                  <w:lang w:val="en-GB"/>
                </w:rPr>
                <w:delText>23-HA-01</w:delText>
              </w:r>
            </w:del>
          </w:p>
        </w:tc>
        <w:tc>
          <w:tcPr>
            <w:tcW w:w="996" w:type="pct"/>
            <w:hideMark/>
          </w:tcPr>
          <w:p w14:paraId="2D9BE89A" w14:textId="47D4347D" w:rsidR="009627F9" w:rsidRPr="004903A1" w:rsidDel="0040522B" w:rsidRDefault="009627F9" w:rsidP="009627F9">
            <w:pPr>
              <w:pStyle w:val="PPTableBody"/>
              <w:rPr>
                <w:del w:id="368" w:author="Anders Andreasen" w:date="2022-01-15T19:07:00Z"/>
                <w:lang w:val="en-GB"/>
              </w:rPr>
            </w:pPr>
            <w:del w:id="369" w:author="Anders Andreasen" w:date="2022-01-15T13:34:00Z">
              <w:r w:rsidRPr="004903A1" w:rsidDel="00466A4F">
                <w:rPr>
                  <w:rFonts w:ascii="Verdana" w:hAnsi="Verdana"/>
                  <w:lang w:val="en-GB"/>
                </w:rPr>
                <w:delText>˚</w:delText>
              </w:r>
            </w:del>
            <w:del w:id="370" w:author="Anders Andreasen" w:date="2022-01-15T19:07:00Z">
              <w:r w:rsidRPr="004903A1" w:rsidDel="0040522B">
                <w:rPr>
                  <w:lang w:val="en-GB"/>
                </w:rPr>
                <w:delText>C</w:delText>
              </w:r>
            </w:del>
          </w:p>
        </w:tc>
        <w:tc>
          <w:tcPr>
            <w:tcW w:w="996" w:type="pct"/>
            <w:hideMark/>
          </w:tcPr>
          <w:p w14:paraId="513714BE" w14:textId="7F9D75B7" w:rsidR="009627F9" w:rsidRPr="004903A1" w:rsidDel="0040522B" w:rsidRDefault="00D00D42" w:rsidP="009627F9">
            <w:pPr>
              <w:pStyle w:val="PPTableBody"/>
              <w:rPr>
                <w:del w:id="371" w:author="Anders Andreasen" w:date="2022-01-15T19:07:00Z"/>
                <w:lang w:val="en-GB"/>
              </w:rPr>
            </w:pPr>
            <w:del w:id="372" w:author="Anders Andreasen" w:date="2022-01-15T19:07:00Z">
              <w:r w:rsidRPr="004903A1" w:rsidDel="0040522B">
                <w:rPr>
                  <w:lang w:val="en-GB"/>
                </w:rPr>
                <w:delText>25</w:delText>
              </w:r>
            </w:del>
          </w:p>
        </w:tc>
        <w:tc>
          <w:tcPr>
            <w:tcW w:w="996" w:type="pct"/>
          </w:tcPr>
          <w:p w14:paraId="56F04F04" w14:textId="3475F49E" w:rsidR="009627F9" w:rsidRPr="004903A1" w:rsidDel="0040522B" w:rsidRDefault="00D00D42" w:rsidP="009627F9">
            <w:pPr>
              <w:pStyle w:val="PPTableBody"/>
              <w:rPr>
                <w:del w:id="373" w:author="Anders Andreasen" w:date="2022-01-15T19:07:00Z"/>
                <w:lang w:val="en-GB"/>
              </w:rPr>
            </w:pPr>
            <w:del w:id="374" w:author="Anders Andreasen" w:date="2022-01-15T19:07:00Z">
              <w:r w:rsidRPr="004903A1" w:rsidDel="0040522B">
                <w:rPr>
                  <w:lang w:val="en-GB"/>
                </w:rPr>
                <w:delText>40</w:delText>
              </w:r>
            </w:del>
          </w:p>
        </w:tc>
      </w:tr>
      <w:tr w:rsidR="009627F9" w:rsidRPr="004903A1" w:rsidDel="0040522B" w14:paraId="7ADEFEA5" w14:textId="35A13059" w:rsidTr="009627F9">
        <w:trPr>
          <w:trHeight w:val="300"/>
          <w:del w:id="375" w:author="Anders Andreasen" w:date="2022-01-15T19:07:00Z"/>
        </w:trPr>
        <w:tc>
          <w:tcPr>
            <w:tcW w:w="1016" w:type="pct"/>
            <w:hideMark/>
          </w:tcPr>
          <w:p w14:paraId="738DC2E8" w14:textId="12476D2D" w:rsidR="009627F9" w:rsidRPr="004903A1" w:rsidDel="0040522B" w:rsidRDefault="009627F9" w:rsidP="009627F9">
            <w:pPr>
              <w:pStyle w:val="PPTableBody"/>
              <w:rPr>
                <w:del w:id="376" w:author="Anders Andreasen" w:date="2022-01-15T19:07:00Z"/>
                <w:lang w:val="en-GB"/>
              </w:rPr>
            </w:pPr>
            <w:del w:id="377" w:author="Anders Andreasen" w:date="2022-01-15T19:07:00Z">
              <w:r w:rsidRPr="004903A1" w:rsidDel="0040522B">
                <w:rPr>
                  <w:lang w:val="en-GB"/>
                </w:rPr>
                <w:delText>T</w:delText>
              </w:r>
              <w:r w:rsidRPr="004903A1" w:rsidDel="0040522B">
                <w:rPr>
                  <w:vertAlign w:val="subscript"/>
                  <w:lang w:val="en-GB"/>
                </w:rPr>
                <w:delText>Scrub2</w:delText>
              </w:r>
            </w:del>
          </w:p>
        </w:tc>
        <w:tc>
          <w:tcPr>
            <w:tcW w:w="996" w:type="pct"/>
            <w:noWrap/>
            <w:hideMark/>
          </w:tcPr>
          <w:p w14:paraId="207B271C" w14:textId="3F6A317A" w:rsidR="009627F9" w:rsidRPr="004903A1" w:rsidDel="0040522B" w:rsidRDefault="009627F9" w:rsidP="009627F9">
            <w:pPr>
              <w:pStyle w:val="PPTableBody"/>
              <w:rPr>
                <w:del w:id="378" w:author="Anders Andreasen" w:date="2022-01-15T19:07:00Z"/>
                <w:lang w:val="en-GB"/>
              </w:rPr>
            </w:pPr>
            <w:del w:id="379" w:author="Anders Andreasen" w:date="2022-01-15T19:07:00Z">
              <w:r w:rsidRPr="004903A1" w:rsidDel="0040522B">
                <w:rPr>
                  <w:lang w:val="en-GB"/>
                </w:rPr>
                <w:delText>23-HA-02</w:delText>
              </w:r>
            </w:del>
          </w:p>
        </w:tc>
        <w:tc>
          <w:tcPr>
            <w:tcW w:w="996" w:type="pct"/>
            <w:hideMark/>
          </w:tcPr>
          <w:p w14:paraId="2F981525" w14:textId="03A1B9B0" w:rsidR="009627F9" w:rsidRPr="004903A1" w:rsidDel="0040522B" w:rsidRDefault="009627F9" w:rsidP="009627F9">
            <w:pPr>
              <w:pStyle w:val="PPTableBody"/>
              <w:rPr>
                <w:del w:id="380" w:author="Anders Andreasen" w:date="2022-01-15T19:07:00Z"/>
                <w:lang w:val="en-GB"/>
              </w:rPr>
            </w:pPr>
            <w:del w:id="381" w:author="Anders Andreasen" w:date="2022-01-15T13:34:00Z">
              <w:r w:rsidRPr="004903A1" w:rsidDel="00466A4F">
                <w:rPr>
                  <w:rFonts w:ascii="Verdana" w:hAnsi="Verdana"/>
                  <w:lang w:val="en-GB"/>
                </w:rPr>
                <w:delText>˚</w:delText>
              </w:r>
            </w:del>
            <w:del w:id="382" w:author="Anders Andreasen" w:date="2022-01-15T19:07:00Z">
              <w:r w:rsidRPr="004903A1" w:rsidDel="0040522B">
                <w:rPr>
                  <w:lang w:val="en-GB"/>
                </w:rPr>
                <w:delText>C</w:delText>
              </w:r>
            </w:del>
          </w:p>
        </w:tc>
        <w:tc>
          <w:tcPr>
            <w:tcW w:w="996" w:type="pct"/>
            <w:hideMark/>
          </w:tcPr>
          <w:p w14:paraId="786FFA37" w14:textId="0CE92E16" w:rsidR="009627F9" w:rsidRPr="004903A1" w:rsidDel="0040522B" w:rsidRDefault="00D00D42" w:rsidP="009627F9">
            <w:pPr>
              <w:pStyle w:val="PPTableBody"/>
              <w:rPr>
                <w:del w:id="383" w:author="Anders Andreasen" w:date="2022-01-15T19:07:00Z"/>
                <w:lang w:val="en-GB"/>
              </w:rPr>
            </w:pPr>
            <w:del w:id="384" w:author="Anders Andreasen" w:date="2022-01-15T19:07:00Z">
              <w:r w:rsidRPr="004903A1" w:rsidDel="0040522B">
                <w:rPr>
                  <w:lang w:val="en-GB"/>
                </w:rPr>
                <w:delText>25</w:delText>
              </w:r>
            </w:del>
          </w:p>
        </w:tc>
        <w:tc>
          <w:tcPr>
            <w:tcW w:w="996" w:type="pct"/>
          </w:tcPr>
          <w:p w14:paraId="0E04E64A" w14:textId="6D717BA4" w:rsidR="009627F9" w:rsidRPr="004903A1" w:rsidDel="0040522B" w:rsidRDefault="00D00D42" w:rsidP="009627F9">
            <w:pPr>
              <w:pStyle w:val="PPTableBody"/>
              <w:rPr>
                <w:del w:id="385" w:author="Anders Andreasen" w:date="2022-01-15T19:07:00Z"/>
                <w:lang w:val="en-GB"/>
              </w:rPr>
            </w:pPr>
            <w:del w:id="386" w:author="Anders Andreasen" w:date="2022-01-15T19:07:00Z">
              <w:r w:rsidRPr="004903A1" w:rsidDel="0040522B">
                <w:rPr>
                  <w:lang w:val="en-GB"/>
                </w:rPr>
                <w:delText>40</w:delText>
              </w:r>
            </w:del>
          </w:p>
        </w:tc>
      </w:tr>
      <w:tr w:rsidR="009627F9" w:rsidRPr="004903A1" w:rsidDel="0040522B" w14:paraId="3926740F" w14:textId="356383E1" w:rsidTr="009627F9">
        <w:trPr>
          <w:trHeight w:val="300"/>
          <w:del w:id="387" w:author="Anders Andreasen" w:date="2022-01-15T19:07:00Z"/>
        </w:trPr>
        <w:tc>
          <w:tcPr>
            <w:tcW w:w="1016" w:type="pct"/>
            <w:hideMark/>
          </w:tcPr>
          <w:p w14:paraId="57DC0B15" w14:textId="0C492185" w:rsidR="009627F9" w:rsidRPr="004903A1" w:rsidDel="0040522B" w:rsidRDefault="009627F9" w:rsidP="009627F9">
            <w:pPr>
              <w:pStyle w:val="PPTableBody"/>
              <w:rPr>
                <w:del w:id="388" w:author="Anders Andreasen" w:date="2022-01-15T19:07:00Z"/>
                <w:lang w:val="en-GB"/>
              </w:rPr>
            </w:pPr>
            <w:del w:id="389" w:author="Anders Andreasen" w:date="2022-01-15T19:07:00Z">
              <w:r w:rsidRPr="004903A1" w:rsidDel="0040522B">
                <w:rPr>
                  <w:lang w:val="en-GB"/>
                </w:rPr>
                <w:delText>T</w:delText>
              </w:r>
              <w:r w:rsidRPr="004903A1" w:rsidDel="0040522B">
                <w:rPr>
                  <w:vertAlign w:val="subscript"/>
                  <w:lang w:val="en-GB"/>
                </w:rPr>
                <w:delText>Scrub3</w:delText>
              </w:r>
            </w:del>
          </w:p>
        </w:tc>
        <w:tc>
          <w:tcPr>
            <w:tcW w:w="996" w:type="pct"/>
            <w:noWrap/>
            <w:hideMark/>
          </w:tcPr>
          <w:p w14:paraId="2FA20A4F" w14:textId="10FE348C" w:rsidR="009627F9" w:rsidRPr="004903A1" w:rsidDel="0040522B" w:rsidRDefault="009627F9" w:rsidP="009627F9">
            <w:pPr>
              <w:pStyle w:val="PPTableBody"/>
              <w:rPr>
                <w:del w:id="390" w:author="Anders Andreasen" w:date="2022-01-15T19:07:00Z"/>
                <w:lang w:val="en-GB"/>
              </w:rPr>
            </w:pPr>
            <w:del w:id="391" w:author="Anders Andreasen" w:date="2022-01-15T19:07:00Z">
              <w:r w:rsidRPr="004903A1" w:rsidDel="0040522B">
                <w:rPr>
                  <w:lang w:val="en-GB"/>
                </w:rPr>
                <w:delText>23-HA-03</w:delText>
              </w:r>
            </w:del>
          </w:p>
        </w:tc>
        <w:tc>
          <w:tcPr>
            <w:tcW w:w="996" w:type="pct"/>
            <w:hideMark/>
          </w:tcPr>
          <w:p w14:paraId="76723ED4" w14:textId="7867C8C1" w:rsidR="009627F9" w:rsidRPr="004903A1" w:rsidDel="0040522B" w:rsidRDefault="009627F9" w:rsidP="009627F9">
            <w:pPr>
              <w:pStyle w:val="PPTableBody"/>
              <w:rPr>
                <w:del w:id="392" w:author="Anders Andreasen" w:date="2022-01-15T19:07:00Z"/>
                <w:lang w:val="en-GB"/>
              </w:rPr>
            </w:pPr>
            <w:del w:id="393" w:author="Anders Andreasen" w:date="2022-01-15T13:34:00Z">
              <w:r w:rsidRPr="004903A1" w:rsidDel="00466A4F">
                <w:rPr>
                  <w:rFonts w:ascii="Verdana" w:hAnsi="Verdana"/>
                  <w:lang w:val="en-GB"/>
                </w:rPr>
                <w:delText>˚</w:delText>
              </w:r>
            </w:del>
            <w:del w:id="394" w:author="Anders Andreasen" w:date="2022-01-15T19:07:00Z">
              <w:r w:rsidRPr="004903A1" w:rsidDel="0040522B">
                <w:rPr>
                  <w:lang w:val="en-GB"/>
                </w:rPr>
                <w:delText>C</w:delText>
              </w:r>
            </w:del>
          </w:p>
        </w:tc>
        <w:tc>
          <w:tcPr>
            <w:tcW w:w="996" w:type="pct"/>
            <w:hideMark/>
          </w:tcPr>
          <w:p w14:paraId="17E14BD2" w14:textId="0F831B94" w:rsidR="009627F9" w:rsidRPr="004903A1" w:rsidDel="0040522B" w:rsidRDefault="00D00D42" w:rsidP="009627F9">
            <w:pPr>
              <w:pStyle w:val="PPTableBody"/>
              <w:rPr>
                <w:del w:id="395" w:author="Anders Andreasen" w:date="2022-01-15T19:07:00Z"/>
                <w:lang w:val="en-GB"/>
              </w:rPr>
            </w:pPr>
            <w:del w:id="396" w:author="Anders Andreasen" w:date="2022-01-15T19:07:00Z">
              <w:r w:rsidRPr="004903A1" w:rsidDel="0040522B">
                <w:rPr>
                  <w:lang w:val="en-GB"/>
                </w:rPr>
                <w:delText>25</w:delText>
              </w:r>
            </w:del>
          </w:p>
        </w:tc>
        <w:tc>
          <w:tcPr>
            <w:tcW w:w="996" w:type="pct"/>
          </w:tcPr>
          <w:p w14:paraId="3578668D" w14:textId="408E7D23" w:rsidR="009627F9" w:rsidRPr="004903A1" w:rsidDel="0040522B" w:rsidRDefault="00D00D42" w:rsidP="009627F9">
            <w:pPr>
              <w:pStyle w:val="PPTableBody"/>
              <w:rPr>
                <w:del w:id="397" w:author="Anders Andreasen" w:date="2022-01-15T19:07:00Z"/>
                <w:lang w:val="en-GB"/>
              </w:rPr>
            </w:pPr>
            <w:del w:id="398" w:author="Anders Andreasen" w:date="2022-01-15T19:07:00Z">
              <w:r w:rsidRPr="004903A1" w:rsidDel="0040522B">
                <w:rPr>
                  <w:lang w:val="en-GB"/>
                </w:rPr>
                <w:delText>40</w:delText>
              </w:r>
            </w:del>
          </w:p>
        </w:tc>
      </w:tr>
      <w:tr w:rsidR="009627F9" w:rsidRPr="004903A1" w:rsidDel="0040522B" w14:paraId="631524DB" w14:textId="2728615C" w:rsidTr="009627F9">
        <w:trPr>
          <w:trHeight w:val="300"/>
          <w:del w:id="399" w:author="Anders Andreasen" w:date="2022-01-15T19:07:00Z"/>
        </w:trPr>
        <w:tc>
          <w:tcPr>
            <w:tcW w:w="1016" w:type="pct"/>
            <w:hideMark/>
          </w:tcPr>
          <w:p w14:paraId="133F22D7" w14:textId="749D69A8" w:rsidR="009627F9" w:rsidRPr="004903A1" w:rsidDel="0040522B" w:rsidRDefault="009627F9" w:rsidP="009627F9">
            <w:pPr>
              <w:pStyle w:val="PPTableBody"/>
              <w:rPr>
                <w:del w:id="400" w:author="Anders Andreasen" w:date="2022-01-15T19:07:00Z"/>
                <w:lang w:val="en-GB"/>
              </w:rPr>
            </w:pPr>
            <w:del w:id="401" w:author="Anders Andreasen" w:date="2022-01-15T19:07:00Z">
              <w:r w:rsidRPr="004903A1" w:rsidDel="0040522B">
                <w:rPr>
                  <w:lang w:val="en-GB"/>
                </w:rPr>
                <w:delText>P</w:delText>
              </w:r>
              <w:r w:rsidRPr="004903A1" w:rsidDel="0040522B">
                <w:rPr>
                  <w:vertAlign w:val="subscript"/>
                  <w:lang w:val="en-GB"/>
                </w:rPr>
                <w:delText>Comp1</w:delText>
              </w:r>
            </w:del>
          </w:p>
        </w:tc>
        <w:tc>
          <w:tcPr>
            <w:tcW w:w="996" w:type="pct"/>
            <w:noWrap/>
            <w:hideMark/>
          </w:tcPr>
          <w:p w14:paraId="78285F34" w14:textId="3E85531B" w:rsidR="009627F9" w:rsidRPr="004903A1" w:rsidDel="0040522B" w:rsidRDefault="009627F9" w:rsidP="009627F9">
            <w:pPr>
              <w:pStyle w:val="PPTableBody"/>
              <w:rPr>
                <w:del w:id="402" w:author="Anders Andreasen" w:date="2022-01-15T19:07:00Z"/>
                <w:lang w:val="en-GB"/>
              </w:rPr>
            </w:pPr>
            <w:del w:id="403" w:author="Anders Andreasen" w:date="2022-01-15T19:07:00Z">
              <w:r w:rsidRPr="004903A1" w:rsidDel="0040522B">
                <w:rPr>
                  <w:lang w:val="en-GB"/>
                </w:rPr>
                <w:delText>23-KA-01</w:delText>
              </w:r>
            </w:del>
          </w:p>
        </w:tc>
        <w:tc>
          <w:tcPr>
            <w:tcW w:w="996" w:type="pct"/>
            <w:hideMark/>
          </w:tcPr>
          <w:p w14:paraId="3FD94A92" w14:textId="625643D5" w:rsidR="009627F9" w:rsidRPr="004903A1" w:rsidDel="0040522B" w:rsidRDefault="009627F9" w:rsidP="009627F9">
            <w:pPr>
              <w:pStyle w:val="PPTableBody"/>
              <w:rPr>
                <w:del w:id="404" w:author="Anders Andreasen" w:date="2022-01-15T19:07:00Z"/>
                <w:lang w:val="en-GB"/>
              </w:rPr>
            </w:pPr>
            <w:del w:id="405" w:author="Anders Andreasen" w:date="2022-01-15T19:07:00Z">
              <w:r w:rsidRPr="004903A1" w:rsidDel="0040522B">
                <w:rPr>
                  <w:lang w:val="en-GB"/>
                </w:rPr>
                <w:delText>barg</w:delText>
              </w:r>
            </w:del>
          </w:p>
        </w:tc>
        <w:tc>
          <w:tcPr>
            <w:tcW w:w="996" w:type="pct"/>
            <w:hideMark/>
          </w:tcPr>
          <w:p w14:paraId="0E0EA679" w14:textId="029A3894" w:rsidR="009627F9" w:rsidRPr="004903A1" w:rsidDel="0040522B" w:rsidRDefault="00D00D42" w:rsidP="009627F9">
            <w:pPr>
              <w:pStyle w:val="PPTableBody"/>
              <w:rPr>
                <w:del w:id="406" w:author="Anders Andreasen" w:date="2022-01-15T19:07:00Z"/>
                <w:lang w:val="en-GB"/>
              </w:rPr>
            </w:pPr>
            <w:del w:id="407" w:author="Anders Andreasen" w:date="2022-01-15T19:07:00Z">
              <w:r w:rsidRPr="004903A1" w:rsidDel="0040522B">
                <w:rPr>
                  <w:lang w:val="en-GB"/>
                </w:rPr>
                <w:delText>60</w:delText>
              </w:r>
            </w:del>
          </w:p>
        </w:tc>
        <w:tc>
          <w:tcPr>
            <w:tcW w:w="996" w:type="pct"/>
          </w:tcPr>
          <w:p w14:paraId="780718EF" w14:textId="536D677F" w:rsidR="009627F9" w:rsidRPr="004903A1" w:rsidDel="0040522B" w:rsidRDefault="00D00D42" w:rsidP="009627F9">
            <w:pPr>
              <w:pStyle w:val="PPTableBody"/>
              <w:rPr>
                <w:del w:id="408" w:author="Anders Andreasen" w:date="2022-01-15T19:07:00Z"/>
                <w:lang w:val="en-GB"/>
              </w:rPr>
            </w:pPr>
            <w:del w:id="409" w:author="Anders Andreasen" w:date="2022-01-15T19:07:00Z">
              <w:r w:rsidRPr="004903A1" w:rsidDel="0040522B">
                <w:rPr>
                  <w:lang w:val="en-GB"/>
                </w:rPr>
                <w:delText>90</w:delText>
              </w:r>
            </w:del>
          </w:p>
        </w:tc>
      </w:tr>
      <w:tr w:rsidR="009627F9" w:rsidRPr="004903A1" w:rsidDel="0040522B" w14:paraId="41FC3E24" w14:textId="0D4FEA24" w:rsidTr="009627F9">
        <w:trPr>
          <w:trHeight w:val="300"/>
          <w:del w:id="410" w:author="Anders Andreasen" w:date="2022-01-15T19:07:00Z"/>
        </w:trPr>
        <w:tc>
          <w:tcPr>
            <w:tcW w:w="1016" w:type="pct"/>
            <w:tcBorders>
              <w:bottom w:val="single" w:sz="4" w:space="0" w:color="auto"/>
            </w:tcBorders>
            <w:hideMark/>
          </w:tcPr>
          <w:p w14:paraId="3D33C88A" w14:textId="413D43A3" w:rsidR="009627F9" w:rsidRPr="004903A1" w:rsidDel="0040522B" w:rsidRDefault="009627F9" w:rsidP="009627F9">
            <w:pPr>
              <w:pStyle w:val="PPTableBody"/>
              <w:rPr>
                <w:del w:id="411" w:author="Anders Andreasen" w:date="2022-01-15T19:07:00Z"/>
                <w:lang w:val="en-GB"/>
              </w:rPr>
            </w:pPr>
            <w:del w:id="412" w:author="Anders Andreasen" w:date="2022-01-15T19:07:00Z">
              <w:r w:rsidRPr="004903A1" w:rsidDel="0040522B">
                <w:rPr>
                  <w:lang w:val="en-GB"/>
                </w:rPr>
                <w:delText>T</w:delText>
              </w:r>
              <w:r w:rsidRPr="004903A1" w:rsidDel="0040522B">
                <w:rPr>
                  <w:vertAlign w:val="subscript"/>
                  <w:lang w:val="en-GB"/>
                </w:rPr>
                <w:delText>refrig</w:delText>
              </w:r>
            </w:del>
          </w:p>
        </w:tc>
        <w:tc>
          <w:tcPr>
            <w:tcW w:w="996" w:type="pct"/>
            <w:tcBorders>
              <w:bottom w:val="single" w:sz="4" w:space="0" w:color="auto"/>
            </w:tcBorders>
            <w:noWrap/>
            <w:hideMark/>
          </w:tcPr>
          <w:p w14:paraId="06A12DF4" w14:textId="6EC5E700" w:rsidR="009627F9" w:rsidRPr="004903A1" w:rsidDel="0040522B" w:rsidRDefault="009627F9" w:rsidP="009627F9">
            <w:pPr>
              <w:pStyle w:val="PPTableBody"/>
              <w:rPr>
                <w:del w:id="413" w:author="Anders Andreasen" w:date="2022-01-15T19:07:00Z"/>
                <w:lang w:val="en-GB"/>
              </w:rPr>
            </w:pPr>
            <w:del w:id="414" w:author="Anders Andreasen" w:date="2022-01-15T19:07:00Z">
              <w:r w:rsidRPr="004903A1" w:rsidDel="0040522B">
                <w:rPr>
                  <w:lang w:val="en-GB"/>
                </w:rPr>
                <w:delText>25-HA-02</w:delText>
              </w:r>
            </w:del>
          </w:p>
        </w:tc>
        <w:tc>
          <w:tcPr>
            <w:tcW w:w="996" w:type="pct"/>
            <w:tcBorders>
              <w:bottom w:val="single" w:sz="4" w:space="0" w:color="auto"/>
            </w:tcBorders>
            <w:hideMark/>
          </w:tcPr>
          <w:p w14:paraId="706C989E" w14:textId="7AF72687" w:rsidR="009627F9" w:rsidRPr="004903A1" w:rsidDel="0040522B" w:rsidRDefault="009627F9" w:rsidP="009627F9">
            <w:pPr>
              <w:pStyle w:val="PPTableBody"/>
              <w:rPr>
                <w:del w:id="415" w:author="Anders Andreasen" w:date="2022-01-15T19:07:00Z"/>
                <w:lang w:val="en-GB"/>
              </w:rPr>
            </w:pPr>
            <w:del w:id="416" w:author="Anders Andreasen" w:date="2022-01-15T13:34:00Z">
              <w:r w:rsidRPr="004903A1" w:rsidDel="00466A4F">
                <w:rPr>
                  <w:rFonts w:ascii="Verdana" w:hAnsi="Verdana"/>
                  <w:lang w:val="en-GB"/>
                </w:rPr>
                <w:delText>˚</w:delText>
              </w:r>
            </w:del>
            <w:del w:id="417" w:author="Anders Andreasen" w:date="2022-01-15T19:07:00Z">
              <w:r w:rsidRPr="004903A1" w:rsidDel="0040522B">
                <w:rPr>
                  <w:lang w:val="en-GB"/>
                </w:rPr>
                <w:delText>C</w:delText>
              </w:r>
            </w:del>
          </w:p>
        </w:tc>
        <w:tc>
          <w:tcPr>
            <w:tcW w:w="996" w:type="pct"/>
            <w:tcBorders>
              <w:bottom w:val="single" w:sz="4" w:space="0" w:color="auto"/>
            </w:tcBorders>
            <w:hideMark/>
          </w:tcPr>
          <w:p w14:paraId="1127E155" w14:textId="41870D53" w:rsidR="009627F9" w:rsidRPr="004903A1" w:rsidDel="0040522B" w:rsidRDefault="00D00D42" w:rsidP="009627F9">
            <w:pPr>
              <w:pStyle w:val="PPTableBody"/>
              <w:rPr>
                <w:del w:id="418" w:author="Anders Andreasen" w:date="2022-01-15T19:07:00Z"/>
                <w:lang w:val="en-GB"/>
              </w:rPr>
            </w:pPr>
            <w:del w:id="419" w:author="Anders Andreasen" w:date="2022-01-15T19:07:00Z">
              <w:r w:rsidRPr="004903A1" w:rsidDel="0040522B">
                <w:rPr>
                  <w:lang w:val="en-GB"/>
                </w:rPr>
                <w:delText>-5</w:delText>
              </w:r>
            </w:del>
          </w:p>
        </w:tc>
        <w:tc>
          <w:tcPr>
            <w:tcW w:w="996" w:type="pct"/>
            <w:tcBorders>
              <w:bottom w:val="single" w:sz="4" w:space="0" w:color="auto"/>
            </w:tcBorders>
          </w:tcPr>
          <w:p w14:paraId="1AEBFC62" w14:textId="0E4522AC" w:rsidR="009627F9" w:rsidRPr="004903A1" w:rsidDel="0040522B" w:rsidRDefault="00D00D42" w:rsidP="009627F9">
            <w:pPr>
              <w:pStyle w:val="PPTableBody"/>
              <w:rPr>
                <w:del w:id="420" w:author="Anders Andreasen" w:date="2022-01-15T19:07:00Z"/>
                <w:lang w:val="en-GB"/>
              </w:rPr>
            </w:pPr>
            <w:del w:id="421" w:author="Anders Andreasen" w:date="2022-01-15T19:07:00Z">
              <w:r w:rsidRPr="004903A1" w:rsidDel="0040522B">
                <w:rPr>
                  <w:lang w:val="en-GB"/>
                </w:rPr>
                <w:delText>28</w:delText>
              </w:r>
            </w:del>
          </w:p>
        </w:tc>
      </w:tr>
    </w:tbl>
    <w:p w14:paraId="0DBC876F" w14:textId="0D646CCD" w:rsidR="009627F9" w:rsidDel="009F3E54" w:rsidRDefault="009627F9" w:rsidP="007464A4">
      <w:pPr>
        <w:pStyle w:val="PPBodyMainText"/>
        <w:ind w:firstLine="0"/>
        <w:rPr>
          <w:del w:id="422" w:author="Anders Andreasen" w:date="2022-01-15T19:07:00Z"/>
          <w:lang w:val="en-GB"/>
        </w:rPr>
      </w:pPr>
    </w:p>
    <w:p w14:paraId="60AEAF97" w14:textId="5558C4DE" w:rsidR="009F3E54" w:rsidRPr="004903A1" w:rsidRDefault="009F3E54" w:rsidP="007464A4">
      <w:pPr>
        <w:pStyle w:val="PPBodyMainText"/>
        <w:ind w:firstLine="0"/>
        <w:rPr>
          <w:ins w:id="423" w:author="Anders Andreasen" w:date="2022-01-15T23:44:00Z"/>
          <w:lang w:val="en-GB"/>
        </w:rPr>
      </w:pPr>
      <w:ins w:id="424" w:author="Anders Andreasen" w:date="2022-01-15T23:44:00Z">
        <w:r>
          <w:rPr>
            <w:lang w:val="en-GB"/>
          </w:rPr>
          <w:t xml:space="preserve">In addition to the rigorous comparison </w:t>
        </w:r>
      </w:ins>
      <w:ins w:id="425" w:author="Anders Andreasen" w:date="2022-01-15T23:45:00Z">
        <w:r>
          <w:rPr>
            <w:lang w:val="en-GB"/>
          </w:rPr>
          <w:t>of a single operating point show in the previous text, a more elaborate comparison is made for 100 randomly selected simulations where 10 independent variables are varie</w:t>
        </w:r>
      </w:ins>
      <w:ins w:id="426" w:author="Anders Andreasen" w:date="2022-01-15T23:46:00Z">
        <w:r>
          <w:rPr>
            <w:lang w:val="en-GB"/>
          </w:rPr>
          <w:t xml:space="preserve">d as described in the Methods section. </w:t>
        </w:r>
      </w:ins>
    </w:p>
    <w:p w14:paraId="3B1DB4E8" w14:textId="434F78F3" w:rsidR="007A72D6" w:rsidRPr="004903A1" w:rsidRDefault="00DF27B0" w:rsidP="007464A4">
      <w:pPr>
        <w:pStyle w:val="PPBodyMainText"/>
        <w:ind w:firstLine="0"/>
        <w:rPr>
          <w:lang w:val="en-GB"/>
        </w:rPr>
      </w:pPr>
      <w:r w:rsidRPr="004903A1">
        <w:rPr>
          <w:lang w:val="en-GB"/>
        </w:rPr>
        <w:t>The dependent variables/responses compared between HYSYS and DWSIM are the export liquid molar flow rate, the main power consumption estimated as the sum of 21-PA-01 23-KA-01, 23-KA-02, 23-KA-03, 27-KA-01</w:t>
      </w:r>
      <w:r w:rsidR="00C2791D" w:rsidRPr="004903A1">
        <w:rPr>
          <w:lang w:val="en-GB"/>
        </w:rPr>
        <w:t>,</w:t>
      </w:r>
      <w:r w:rsidRPr="004903A1">
        <w:rPr>
          <w:lang w:val="en-GB"/>
        </w:rPr>
        <w:t xml:space="preserve"> cf. </w:t>
      </w:r>
      <w:r w:rsidR="00C2791D" w:rsidRPr="004903A1">
        <w:rPr>
          <w:lang w:val="en-GB"/>
        </w:rPr>
        <w:t>F</w:t>
      </w:r>
      <w:r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30]","plainTextFormattedCitation":"[30]","previouslyFormattedCitation":"[29]"},"properties":{"noteIndex":0},"schema":"https://github.com/citation-style-language/schema/raw/master/csl-citation.json"}</w:instrText>
      </w:r>
      <w:r w:rsidR="006C7E05" w:rsidRPr="00EB6B2F">
        <w:rPr>
          <w:lang w:val="en-GB"/>
        </w:rPr>
        <w:fldChar w:fldCharType="separate"/>
      </w:r>
      <w:r w:rsidR="00CD3EF3" w:rsidRPr="00CD3EF3">
        <w:rPr>
          <w:noProof/>
          <w:lang w:val="en-GB"/>
        </w:rPr>
        <w:t>[30]</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1]","plainTextFormattedCitation":"[31]","previouslyFormattedCitation":"[30]"},"properties":{"noteIndex":0},"schema":"https://github.com/citation-style-language/schema/raw/master/csl-citation.json"}</w:instrText>
      </w:r>
      <w:r w:rsidR="006C7E05" w:rsidRPr="00EB6B2F">
        <w:rPr>
          <w:lang w:val="en-GB"/>
        </w:rPr>
        <w:fldChar w:fldCharType="separate"/>
      </w:r>
      <w:r w:rsidR="00CD3EF3" w:rsidRPr="00CD3EF3">
        <w:rPr>
          <w:noProof/>
          <w:lang w:val="en-GB"/>
        </w:rPr>
        <w:t>[31]</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2]","plainTextFormattedCitation":"[32]","previouslyFormattedCitation":"[31]"},"properties":{"noteIndex":0},"schema":"https://github.com/citation-style-language/schema/raw/master/csl-citation.json"}</w:instrText>
      </w:r>
      <w:r w:rsidR="006C7E05" w:rsidRPr="00EB6B2F">
        <w:rPr>
          <w:lang w:val="en-GB"/>
        </w:rPr>
        <w:fldChar w:fldCharType="separate"/>
      </w:r>
      <w:r w:rsidR="00CD3EF3" w:rsidRPr="00CD3EF3">
        <w:rPr>
          <w:noProof/>
          <w:lang w:val="en-GB"/>
        </w:rPr>
        <w:t>[32]</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3]","plainTextFormattedCitation":"[33]","previouslyFormattedCitation":"[32]"},"properties":{"noteIndex":0},"schema":"https://github.com/citation-style-language/schema/raw/master/csl-citation.json"}</w:instrText>
      </w:r>
      <w:r w:rsidR="006C7E05" w:rsidRPr="00EB6B2F">
        <w:rPr>
          <w:lang w:val="en-GB"/>
        </w:rPr>
        <w:fldChar w:fldCharType="separate"/>
      </w:r>
      <w:r w:rsidR="00CD3EF3" w:rsidRPr="00CD3EF3">
        <w:rPr>
          <w:noProof/>
          <w:lang w:val="en-GB"/>
        </w:rPr>
        <w:t>[33]</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w:t>
      </w:r>
      <w:ins w:id="427" w:author="Anders Andreasen" w:date="2022-01-15T13:48:00Z">
        <w:r w:rsidR="00F55381">
          <w:rPr>
            <w:lang w:val="en-GB"/>
          </w:rPr>
          <w:t xml:space="preserve"> in the generated DACE</w:t>
        </w:r>
      </w:ins>
      <w:ins w:id="428" w:author="Anders Andreasen" w:date="2022-01-15T13:50:00Z">
        <w:r w:rsidR="00B219DB">
          <w:rPr>
            <w:lang w:val="en-GB"/>
          </w:rPr>
          <w:t xml:space="preserve"> provided as a part of the supplementary information</w:t>
        </w:r>
      </w:ins>
      <w:r w:rsidR="00C84363" w:rsidRPr="004903A1">
        <w:rPr>
          <w:lang w:val="en-GB"/>
        </w:rPr>
        <w:t>).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w:t>
      </w:r>
      <w:del w:id="429" w:author="Anders Andreasen" w:date="2022-01-15T13:45:00Z">
        <w:r w:rsidR="000F3771" w:rsidRPr="004903A1" w:rsidDel="00582555">
          <w:rPr>
            <w:lang w:val="en-GB"/>
          </w:rPr>
          <w:delText>7</w:delText>
        </w:r>
      </w:del>
      <w:ins w:id="430" w:author="Anders Andreasen" w:date="2022-01-15T13:45:00Z">
        <w:r w:rsidR="00582555">
          <w:rPr>
            <w:lang w:val="en-GB"/>
          </w:rPr>
          <w:t>6</w:t>
        </w:r>
      </w:ins>
      <w:r w:rsidR="000F3771" w:rsidRPr="004903A1">
        <w:rPr>
          <w:lang w:val="en-GB"/>
        </w:rPr>
        <w:t>-</w:t>
      </w:r>
      <w:del w:id="431" w:author="Anders Andreasen" w:date="2022-01-15T13:45:00Z">
        <w:r w:rsidR="000F3771" w:rsidRPr="004903A1" w:rsidDel="00582555">
          <w:rPr>
            <w:lang w:val="en-GB"/>
          </w:rPr>
          <w:delText>9</w:delText>
        </w:r>
      </w:del>
      <w:ins w:id="432" w:author="Anders Andreasen" w:date="2022-01-15T13:45:00Z">
        <w:r w:rsidR="00582555">
          <w:rPr>
            <w:lang w:val="en-GB"/>
          </w:rPr>
          <w:t>8</w:t>
        </w:r>
      </w:ins>
      <w:r w:rsidR="000F3771" w:rsidRPr="004903A1">
        <w:rPr>
          <w:lang w:val="en-GB"/>
        </w:rPr>
        <w:t xml:space="preserve"> and </w:t>
      </w:r>
      <w:r w:rsidR="00C2791D" w:rsidRPr="004903A1">
        <w:rPr>
          <w:lang w:val="en-GB"/>
        </w:rPr>
        <w:t>T</w:t>
      </w:r>
      <w:r w:rsidR="000F3771" w:rsidRPr="004903A1">
        <w:rPr>
          <w:lang w:val="en-GB"/>
        </w:rPr>
        <w:t>able 6.</w:t>
      </w:r>
      <w:r w:rsidRPr="004903A1">
        <w:rPr>
          <w:lang w:val="en-GB"/>
        </w:rPr>
        <w:t xml:space="preserve"> </w:t>
      </w:r>
    </w:p>
    <w:p w14:paraId="3ECFE8FA" w14:textId="43FF2129" w:rsidR="007A72D6" w:rsidRPr="004903A1" w:rsidDel="00630FB3" w:rsidRDefault="007A72D6" w:rsidP="007464A4">
      <w:pPr>
        <w:pStyle w:val="PPBodyMainText"/>
        <w:ind w:firstLine="0"/>
        <w:rPr>
          <w:del w:id="433" w:author="Anders Andreasen" w:date="2022-01-15T12:50:00Z"/>
          <w:lang w:val="en-GB"/>
        </w:rPr>
      </w:pPr>
    </w:p>
    <w:p w14:paraId="79C60026" w14:textId="4279B0D9" w:rsidR="000F3771" w:rsidRPr="004903A1" w:rsidRDefault="000F3771" w:rsidP="007464A4">
      <w:pPr>
        <w:pStyle w:val="PPBodyMainText"/>
        <w:ind w:firstLine="0"/>
        <w:rPr>
          <w:lang w:val="en-GB"/>
        </w:rPr>
      </w:pPr>
    </w:p>
    <w:p w14:paraId="212E564B" w14:textId="25FB9690" w:rsidR="00D105DE" w:rsidRPr="004903A1" w:rsidRDefault="00D105DE" w:rsidP="007464A4">
      <w:pPr>
        <w:pStyle w:val="PPBodyMainText"/>
        <w:ind w:firstLine="0"/>
        <w:rPr>
          <w:lang w:val="en-GB"/>
        </w:rPr>
      </w:pPr>
      <w:r w:rsidRPr="004903A1">
        <w:rPr>
          <w:lang w:val="en-GB"/>
        </w:rPr>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4625AFA6" w:rsidR="007A72D6" w:rsidRPr="004903A1" w:rsidRDefault="007A72D6" w:rsidP="007464A4">
      <w:pPr>
        <w:pStyle w:val="PPBodyMainText"/>
        <w:ind w:firstLine="0"/>
        <w:rPr>
          <w:lang w:val="en-GB"/>
        </w:rPr>
      </w:pPr>
    </w:p>
    <w:p w14:paraId="55A70C12" w14:textId="5DCD3D8A"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612EC6EC"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3E173BC2"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74DD9B80"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536DD1AF"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2C3D770A"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130A9F6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00174765"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25BEBFBC" w:rsidR="00C84363" w:rsidRPr="004903A1" w:rsidRDefault="00630FB3" w:rsidP="007464A4">
      <w:pPr>
        <w:pStyle w:val="PPBodyMainText"/>
        <w:ind w:firstLine="0"/>
        <w:rPr>
          <w:lang w:val="en-GB"/>
        </w:rPr>
      </w:pPr>
      <w:r w:rsidRPr="00EB6B2F">
        <w:rPr>
          <w:noProof/>
          <w:lang w:val="en-GB"/>
        </w:rPr>
        <w:lastRenderedPageBreak/>
        <mc:AlternateContent>
          <mc:Choice Requires="wpg">
            <w:drawing>
              <wp:anchor distT="0" distB="0" distL="114300" distR="114300" simplePos="0" relativeHeight="251680768" behindDoc="0" locked="0" layoutInCell="1" allowOverlap="1" wp14:anchorId="3E0729BD" wp14:editId="54CA3A25">
                <wp:simplePos x="0" y="0"/>
                <wp:positionH relativeFrom="column">
                  <wp:posOffset>80753</wp:posOffset>
                </wp:positionH>
                <wp:positionV relativeFrom="paragraph">
                  <wp:posOffset>210018</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6" style="position:absolute;left:0;text-align:left;margin-left:6.35pt;margin-top:16.55pt;width:238.8pt;height:191.35pt;z-index:251680768;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">
                <v:shape id="Picture 8" o:spid="_x0000_s1037"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2" o:title=""/>
                </v:shape>
                <v:shape id="Text Box 9" o:spid="_x0000_s1038"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Pr>
          <w:noProof/>
          <w:lang w:val="en-GB"/>
        </w:rPr>
        <mc:AlternateContent>
          <mc:Choice Requires="wpg">
            <w:drawing>
              <wp:anchor distT="0" distB="0" distL="114300" distR="114300" simplePos="0" relativeHeight="251684864" behindDoc="0" locked="0" layoutInCell="1" allowOverlap="1" wp14:anchorId="4F215C8C" wp14:editId="0E3763A8">
                <wp:simplePos x="0" y="0"/>
                <wp:positionH relativeFrom="column">
                  <wp:posOffset>-15610</wp:posOffset>
                </wp:positionH>
                <wp:positionV relativeFrom="paragraph">
                  <wp:posOffset>2786320</wp:posOffset>
                </wp:positionV>
                <wp:extent cx="3014081" cy="25158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014081" cy="2515870"/>
                          <a:chOff x="0" y="0"/>
                          <a:chExt cx="3014081" cy="2515870"/>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16" name="Text Box 16"/>
                        <wps:cNvSpPr txBox="1"/>
                        <wps:spPr>
                          <a:xfrm>
                            <a:off x="8626" y="2363470"/>
                            <a:ext cx="3005455" cy="152400"/>
                          </a:xfrm>
                          <a:prstGeom prst="rect">
                            <a:avLst/>
                          </a:prstGeom>
                          <a:solidFill>
                            <a:prstClr val="white"/>
                          </a:solidFill>
                          <a:ln>
                            <a:noFill/>
                          </a:ln>
                        </wps:spPr>
                        <wps:txbx>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15C8C" id="Group 27" o:spid="_x0000_s1039" style="position:absolute;left:0;text-align:left;margin-left:-1.25pt;margin-top:219.4pt;width:237.35pt;height:198.1pt;z-index:251684864" coordsize="30140,25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">
                <v:shape id="Picture 15" o:spid="_x0000_s1040"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">
                  <v:imagedata r:id="rId24" o:title=""/>
                </v:shape>
                <v:shape id="Text Box 16" o:spid="_x0000_s1041" type="#_x0000_t202" style="position:absolute;left:86;top:23634;width:3005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v:textbox>
                </v:shape>
                <w10:wrap type="topAndBottom"/>
              </v:group>
            </w:pict>
          </mc:Fallback>
        </mc:AlternateContent>
      </w:r>
      <w:r w:rsidR="00C84363" w:rsidRPr="004903A1">
        <w:rPr>
          <w:lang w:val="en-GB"/>
        </w:rPr>
        <w:t xml:space="preserve"> </w:t>
      </w:r>
    </w:p>
    <w:p w14:paraId="1502035B" w14:textId="75A272A1" w:rsidR="000F3771" w:rsidRPr="004903A1" w:rsidRDefault="000F3771" w:rsidP="007464A4">
      <w:pPr>
        <w:pStyle w:val="PPBodyMainText"/>
        <w:ind w:firstLine="0"/>
        <w:rPr>
          <w:lang w:val="en-GB"/>
        </w:rPr>
      </w:pPr>
    </w:p>
    <w:p w14:paraId="6DFE8489" w14:textId="30AF6CB0" w:rsidR="007464A4" w:rsidRPr="004903A1" w:rsidRDefault="007464A4" w:rsidP="007464A4">
      <w:pPr>
        <w:pStyle w:val="PPBodyMainText"/>
        <w:ind w:firstLine="0"/>
        <w:rPr>
          <w:lang w:val="en-GB"/>
        </w:rPr>
      </w:pPr>
    </w:p>
    <w:p w14:paraId="76696E78" w14:textId="0B5B6A3B" w:rsidR="00A46E55" w:rsidRPr="004903A1" w:rsidRDefault="00A46E55" w:rsidP="00F42C63">
      <w:pPr>
        <w:pStyle w:val="PPHeading"/>
        <w:spacing w:before="0"/>
        <w:rPr>
          <w:lang w:val="en-GB"/>
        </w:rPr>
      </w:pPr>
      <w:r w:rsidRPr="004903A1">
        <w:rPr>
          <w:lang w:val="en-GB"/>
        </w:rPr>
        <w:t>5 Conclusion</w:t>
      </w:r>
    </w:p>
    <w:p w14:paraId="33FAAD20" w14:textId="10FBAD24"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76FB5324"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either not possible with 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CD3EF3">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4]","plainTextFormattedCitation":"[34]","previouslyFormattedCitation":"[33]"},"properties":{"noteIndex":0},"schema":"https://github.com/citation-style-language/schema/raw/master/csl-citation.json"}</w:instrText>
      </w:r>
      <w:r w:rsidR="00DC2E0F" w:rsidRPr="00EB6B2F">
        <w:rPr>
          <w:lang w:val="en-GB"/>
        </w:rPr>
        <w:fldChar w:fldCharType="separate"/>
      </w:r>
      <w:r w:rsidR="00CD3EF3" w:rsidRPr="00CD3EF3">
        <w:rPr>
          <w:noProof/>
          <w:lang w:val="en-GB"/>
        </w:rPr>
        <w:t>[34]</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CD3EF3">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7]","plainTextFormattedCitation":"[27]","previouslyFormattedCitation":"[26]"},"properties":{"noteIndex":0},"schema":"https://github.com/citation-style-language/schema/raw/master/csl-citation.json"}</w:instrText>
      </w:r>
      <w:r w:rsidR="006E38F4" w:rsidRPr="00EB6B2F">
        <w:rPr>
          <w:lang w:val="en-GB"/>
        </w:rPr>
        <w:fldChar w:fldCharType="separate"/>
      </w:r>
      <w:r w:rsidR="00CD3EF3" w:rsidRPr="00CD3EF3">
        <w:rPr>
          <w:noProof/>
          <w:lang w:val="en-GB"/>
        </w:rPr>
        <w:t>[27]</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5]","plainTextFormattedCitation":"[35]","previouslyFormattedCitation":"[34]"},"properties":{"noteIndex":0},"schema":"https://github.com/citation-style-language/schema/raw/master/csl-citation.json"}</w:instrText>
      </w:r>
      <w:r w:rsidR="00DC2E0F" w:rsidRPr="00EB6B2F">
        <w:rPr>
          <w:lang w:val="en-GB"/>
        </w:rPr>
        <w:fldChar w:fldCharType="separate"/>
      </w:r>
      <w:r w:rsidR="00CD3EF3" w:rsidRPr="00CD3EF3">
        <w:rPr>
          <w:noProof/>
          <w:lang w:val="en-GB"/>
        </w:rPr>
        <w:t>[35]</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6]","plainTextFormattedCitation":"[36]","previouslyFormattedCitation":"[35]"},"properties":{"noteIndex":0},"schema":"https://github.com/citation-style-language/schema/raw/master/csl-citation.json"}</w:instrText>
      </w:r>
      <w:r w:rsidR="00DC2E0F" w:rsidRPr="00EB6B2F">
        <w:rPr>
          <w:lang w:val="en-GB"/>
        </w:rPr>
        <w:fldChar w:fldCharType="separate"/>
      </w:r>
      <w:r w:rsidR="00CD3EF3" w:rsidRPr="00CD3EF3">
        <w:rPr>
          <w:noProof/>
          <w:lang w:val="en-GB"/>
        </w:rPr>
        <w:t>[36]</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165E1F11"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w:t>
      </w:r>
      <w:ins w:id="434" w:author="Anders Andreasen" w:date="2022-01-15T13:21:00Z">
        <w:r w:rsidR="006F4172">
          <w:rPr>
            <w:lang w:val="en-GB"/>
          </w:rPr>
          <w:t xml:space="preserve"> note and not presented in more detail,</w:t>
        </w:r>
      </w:ins>
      <w:del w:id="435" w:author="Anders Andreasen" w:date="2022-01-15T13:21:00Z">
        <w:r w:rsidRPr="004903A1" w:rsidDel="006F4172">
          <w:rPr>
            <w:lang w:val="en-GB"/>
          </w:rPr>
          <w:delText xml:space="preserve"> note,</w:delText>
        </w:r>
      </w:del>
      <w:r w:rsidRPr="004903A1">
        <w:rPr>
          <w:lang w:val="en-GB"/>
        </w:rPr>
        <w:t xml:space="preserve"> a legacy external FORTRAN dynamic linked library developed by late Prof. Michelsen implementing a flash algorithm </w:t>
      </w:r>
      <w:r w:rsidR="00344894" w:rsidRPr="00EB6B2F">
        <w:rPr>
          <w:lang w:val="en-GB"/>
        </w:rPr>
        <w:fldChar w:fldCharType="begin" w:fldLock="1"/>
      </w:r>
      <w:r w:rsidR="00CD3EF3">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7]–[39]","plainTextFormattedCitation":"[37]–[39]","previouslyFormattedCitation":"[36]–[38]"},"properties":{"noteIndex":0},"schema":"https://github.com/citation-style-language/schema/raw/master/csl-citation.json"}</w:instrText>
      </w:r>
      <w:r w:rsidR="00344894" w:rsidRPr="00EB6B2F">
        <w:rPr>
          <w:lang w:val="en-GB"/>
        </w:rPr>
        <w:fldChar w:fldCharType="separate"/>
      </w:r>
      <w:r w:rsidR="00CD3EF3" w:rsidRPr="00CD3EF3">
        <w:rPr>
          <w:noProof/>
          <w:lang w:val="en-GB"/>
        </w:rPr>
        <w:t>[37]–[39]</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51F57478"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w:t>
      </w:r>
      <w:ins w:id="436" w:author="Anders Andreasen" w:date="2022-01-15T13:47:00Z">
        <w:r w:rsidR="00F55381">
          <w:rPr>
            <w:lang w:val="en-GB"/>
          </w:rPr>
          <w:t xml:space="preserve"> </w:t>
        </w:r>
        <w:r w:rsidR="00F55381">
          <w:rPr>
            <w:lang w:val="en-GB"/>
          </w:rPr>
          <w:lastRenderedPageBreak/>
          <w:t xml:space="preserve">as well as the random </w:t>
        </w:r>
      </w:ins>
      <w:ins w:id="437" w:author="Anders Andreasen" w:date="2022-01-15T13:48:00Z">
        <w:r w:rsidR="00F55381">
          <w:rPr>
            <w:lang w:val="en-GB"/>
          </w:rPr>
          <w:t>computer experiment design and the sample simulation output</w:t>
        </w:r>
      </w:ins>
      <w:r w:rsidRPr="004903A1">
        <w:rPr>
          <w:lang w:val="en-GB"/>
        </w:rPr>
        <w:t xml:space="preserve">: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5A9B2136" w:rsidR="004D568E" w:rsidRDefault="004D568E" w:rsidP="00F978A0">
      <w:pPr>
        <w:pStyle w:val="PPBodyMainText"/>
        <w:ind w:firstLine="0"/>
        <w:rPr>
          <w:ins w:id="438" w:author="Anders Andreasen" w:date="2022-01-15T13:02:00Z"/>
          <w:lang w:val="en-GB"/>
        </w:rPr>
      </w:pPr>
    </w:p>
    <w:p w14:paraId="0C55E9E4" w14:textId="7B71128F" w:rsidR="00494FE8" w:rsidRDefault="00494FE8">
      <w:pPr>
        <w:pStyle w:val="PPHeading"/>
        <w:rPr>
          <w:ins w:id="439" w:author="Anders Andreasen" w:date="2022-01-15T13:02:00Z"/>
        </w:rPr>
        <w:pPrChange w:id="440" w:author="Anders Andreasen" w:date="2022-01-15T13:02:00Z">
          <w:pPr>
            <w:pStyle w:val="PPBodyMainText"/>
            <w:ind w:firstLine="0"/>
          </w:pPr>
        </w:pPrChange>
      </w:pPr>
      <w:ins w:id="441" w:author="Anders Andreasen" w:date="2022-01-15T13:02:00Z">
        <w:r>
          <w:t>Symbols</w:t>
        </w:r>
      </w:ins>
    </w:p>
    <w:p w14:paraId="6190C8EE" w14:textId="52B98A1B" w:rsidR="00494FE8" w:rsidRDefault="00494FE8" w:rsidP="00F978A0">
      <w:pPr>
        <w:pStyle w:val="PPBodyMainText"/>
        <w:ind w:firstLine="0"/>
        <w:rPr>
          <w:ins w:id="442" w:author="Anders Andreasen" w:date="2022-01-15T13:06:00Z"/>
          <w:lang w:val="en-GB"/>
        </w:rPr>
      </w:pPr>
      <w:ins w:id="443" w:author="Anders Andreasen" w:date="2022-01-15T13:06:00Z">
        <w:r>
          <w:rPr>
            <w:lang w:val="en-GB"/>
          </w:rPr>
          <w:t>P</w:t>
        </w:r>
        <w:r>
          <w:rPr>
            <w:vertAlign w:val="subscript"/>
            <w:lang w:val="en-GB"/>
          </w:rPr>
          <w:t>i</w:t>
        </w:r>
        <w:r>
          <w:rPr>
            <w:vertAlign w:val="subscript"/>
            <w:lang w:val="en-GB"/>
          </w:rPr>
          <w:tab/>
        </w:r>
        <w:r>
          <w:rPr>
            <w:vertAlign w:val="subscript"/>
            <w:lang w:val="en-GB"/>
          </w:rPr>
          <w:tab/>
        </w:r>
        <w:r>
          <w:t xml:space="preserve">Pressure in unit operation </w:t>
        </w:r>
        <w:proofErr w:type="spellStart"/>
        <w:r w:rsidRPr="00494FE8">
          <w:rPr>
            <w:i/>
            <w:iCs/>
            <w:rPrChange w:id="444" w:author="Anders Andreasen" w:date="2022-01-15T13:06:00Z">
              <w:rPr/>
            </w:rPrChange>
          </w:rPr>
          <w:t>i</w:t>
        </w:r>
        <w:proofErr w:type="spellEnd"/>
      </w:ins>
    </w:p>
    <w:p w14:paraId="7633F6B3" w14:textId="569F9F6F" w:rsidR="00494FE8" w:rsidRDefault="00494FE8" w:rsidP="00F978A0">
      <w:pPr>
        <w:pStyle w:val="PPBodyMainText"/>
        <w:ind w:firstLine="0"/>
        <w:rPr>
          <w:ins w:id="445" w:author="Anders Andreasen" w:date="2022-01-15T13:06:00Z"/>
          <w:lang w:val="en-GB"/>
        </w:rPr>
      </w:pPr>
      <w:ins w:id="446" w:author="Anders Andreasen" w:date="2022-01-15T13:04:00Z">
        <w:r>
          <w:rPr>
            <w:lang w:val="en-GB"/>
          </w:rPr>
          <w:t>P</w:t>
        </w:r>
        <w:r w:rsidRPr="004903A1">
          <w:rPr>
            <w:vertAlign w:val="subscript"/>
            <w:lang w:val="en-GB"/>
          </w:rPr>
          <w:t>c</w:t>
        </w:r>
        <w:r>
          <w:rPr>
            <w:vertAlign w:val="subscript"/>
            <w:lang w:val="en-GB"/>
          </w:rPr>
          <w:tab/>
        </w:r>
        <w:r>
          <w:rPr>
            <w:vertAlign w:val="subscript"/>
            <w:lang w:val="en-GB"/>
          </w:rPr>
          <w:tab/>
        </w:r>
        <w:r w:rsidRPr="008E71E2">
          <w:t>Criti</w:t>
        </w:r>
        <w:r>
          <w:t>cal</w:t>
        </w:r>
        <w:r w:rsidRPr="008E71E2">
          <w:t xml:space="preserve"> </w:t>
        </w:r>
        <w:r>
          <w:rPr>
            <w:lang w:val="en-GB"/>
          </w:rPr>
          <w:t>pressure</w:t>
        </w:r>
      </w:ins>
    </w:p>
    <w:p w14:paraId="44B4404A" w14:textId="0A926487" w:rsidR="00494FE8" w:rsidRDefault="00494FE8" w:rsidP="00F978A0">
      <w:pPr>
        <w:pStyle w:val="PPBodyMainText"/>
        <w:ind w:firstLine="0"/>
        <w:rPr>
          <w:ins w:id="447" w:author="Anders Andreasen" w:date="2022-01-15T13:04:00Z"/>
          <w:lang w:val="en-GB"/>
        </w:rPr>
      </w:pPr>
      <w:proofErr w:type="spellStart"/>
      <w:ins w:id="448" w:author="Anders Andreasen" w:date="2022-01-15T13:06:00Z">
        <w:r>
          <w:rPr>
            <w:lang w:val="en-GB"/>
          </w:rPr>
          <w:t>T</w:t>
        </w:r>
        <w:r>
          <w:rPr>
            <w:vertAlign w:val="subscript"/>
            <w:lang w:val="en-GB"/>
          </w:rPr>
          <w:t>i</w:t>
        </w:r>
        <w:proofErr w:type="spellEnd"/>
        <w:r>
          <w:rPr>
            <w:vertAlign w:val="subscript"/>
            <w:lang w:val="en-GB"/>
          </w:rPr>
          <w:tab/>
        </w:r>
        <w:r>
          <w:rPr>
            <w:vertAlign w:val="subscript"/>
            <w:lang w:val="en-GB"/>
          </w:rPr>
          <w:tab/>
        </w:r>
        <w:r>
          <w:t xml:space="preserve">Pressure in unit operation </w:t>
        </w:r>
        <w:proofErr w:type="spellStart"/>
        <w:r w:rsidRPr="008E71E2">
          <w:rPr>
            <w:i/>
            <w:iCs/>
          </w:rPr>
          <w:t>i</w:t>
        </w:r>
      </w:ins>
      <w:proofErr w:type="spellEnd"/>
    </w:p>
    <w:p w14:paraId="3BE1E532" w14:textId="59D5B2AA" w:rsidR="00494FE8" w:rsidRDefault="00494FE8" w:rsidP="00F978A0">
      <w:pPr>
        <w:pStyle w:val="PPBodyMainText"/>
        <w:ind w:firstLine="0"/>
        <w:rPr>
          <w:ins w:id="449" w:author="Anders Andreasen" w:date="2022-01-15T13:03:00Z"/>
        </w:rPr>
      </w:pPr>
      <w:ins w:id="450" w:author="Anders Andreasen" w:date="2022-01-15T13:03:00Z">
        <w:r w:rsidRPr="004903A1">
          <w:rPr>
            <w:lang w:val="en-GB"/>
          </w:rPr>
          <w:t>T</w:t>
        </w:r>
        <w:r w:rsidRPr="004903A1">
          <w:rPr>
            <w:vertAlign w:val="subscript"/>
            <w:lang w:val="en-GB"/>
          </w:rPr>
          <w:t>c</w:t>
        </w:r>
        <w:r>
          <w:rPr>
            <w:vertAlign w:val="subscript"/>
            <w:lang w:val="en-GB"/>
          </w:rPr>
          <w:tab/>
        </w:r>
        <w:r w:rsidRPr="00494FE8">
          <w:rPr>
            <w:rPrChange w:id="451" w:author="Anders Andreasen" w:date="2022-01-15T13:03:00Z">
              <w:rPr>
                <w:vertAlign w:val="subscript"/>
                <w:lang w:val="en-GB"/>
              </w:rPr>
            </w:rPrChange>
          </w:rPr>
          <w:tab/>
          <w:t xml:space="preserve">Critical </w:t>
        </w:r>
        <w:r>
          <w:t>temperature</w:t>
        </w:r>
      </w:ins>
    </w:p>
    <w:p w14:paraId="05BAAE49" w14:textId="0FC14309" w:rsidR="00494FE8" w:rsidRDefault="00494FE8" w:rsidP="00494FE8">
      <w:pPr>
        <w:pStyle w:val="PPBodyMainText"/>
        <w:ind w:firstLine="0"/>
        <w:rPr>
          <w:ins w:id="452" w:author="Anders Andreasen" w:date="2022-01-15T13:05:00Z"/>
        </w:rPr>
      </w:pPr>
      <w:proofErr w:type="spellStart"/>
      <w:ins w:id="453" w:author="Anders Andreasen" w:date="2022-01-15T13:04:00Z">
        <w:r>
          <w:rPr>
            <w:lang w:val="en-GB"/>
          </w:rPr>
          <w:t>V</w:t>
        </w:r>
        <w:r w:rsidRPr="004903A1">
          <w:rPr>
            <w:vertAlign w:val="subscript"/>
            <w:lang w:val="en-GB"/>
          </w:rPr>
          <w:t>c</w:t>
        </w:r>
        <w:proofErr w:type="spellEnd"/>
        <w:r>
          <w:rPr>
            <w:vertAlign w:val="subscript"/>
            <w:lang w:val="en-GB"/>
          </w:rPr>
          <w:tab/>
        </w:r>
        <w:r>
          <w:rPr>
            <w:vertAlign w:val="subscript"/>
            <w:lang w:val="en-GB"/>
          </w:rPr>
          <w:tab/>
        </w:r>
        <w:r w:rsidRPr="008E71E2">
          <w:t>Criti</w:t>
        </w:r>
        <w:r>
          <w:t>cal</w:t>
        </w:r>
        <w:r w:rsidRPr="008E71E2">
          <w:t xml:space="preserve"> </w:t>
        </w:r>
        <w:r>
          <w:t>volume</w:t>
        </w:r>
      </w:ins>
    </w:p>
    <w:p w14:paraId="043560E7" w14:textId="7016EADF" w:rsidR="00494FE8" w:rsidRDefault="00494FE8" w:rsidP="00494FE8">
      <w:pPr>
        <w:pStyle w:val="PPBodyMainText"/>
        <w:ind w:firstLine="0"/>
        <w:rPr>
          <w:ins w:id="454" w:author="Anders Andreasen" w:date="2022-01-15T13:04:00Z"/>
          <w:lang w:val="en-GB"/>
        </w:rPr>
      </w:pPr>
      <w:ins w:id="455" w:author="Anders Andreasen" w:date="2022-01-15T13:05:00Z">
        <w:r>
          <w:rPr>
            <w:rFonts w:ascii="Verdana" w:hAnsi="Verdana"/>
            <w:lang w:val="en-GB"/>
          </w:rPr>
          <w:t>ρ</w:t>
        </w:r>
        <w:r>
          <w:rPr>
            <w:lang w:val="en-GB"/>
          </w:rPr>
          <w:tab/>
        </w:r>
        <w:r>
          <w:rPr>
            <w:lang w:val="en-GB"/>
          </w:rPr>
          <w:tab/>
          <w:t>Density</w:t>
        </w:r>
      </w:ins>
    </w:p>
    <w:p w14:paraId="10B31105" w14:textId="072ACB2D" w:rsidR="00494FE8" w:rsidRPr="004903A1" w:rsidRDefault="00494FE8" w:rsidP="00F978A0">
      <w:pPr>
        <w:pStyle w:val="PPBodyMainText"/>
        <w:ind w:firstLine="0"/>
        <w:rPr>
          <w:lang w:val="en-GB"/>
        </w:rPr>
      </w:pPr>
      <w:ins w:id="456" w:author="Anders Andreasen" w:date="2022-01-15T13:04:00Z">
        <w:r>
          <w:rPr>
            <w:rFonts w:ascii="Verdana" w:hAnsi="Verdana"/>
            <w:lang w:val="en-GB"/>
          </w:rPr>
          <w:t>ω</w:t>
        </w:r>
        <w:r>
          <w:rPr>
            <w:lang w:val="en-GB"/>
          </w:rPr>
          <w:tab/>
        </w:r>
        <w:r>
          <w:rPr>
            <w:lang w:val="en-GB"/>
          </w:rPr>
          <w:tab/>
          <w:t>Acentri</w:t>
        </w:r>
      </w:ins>
      <w:ins w:id="457" w:author="Anders Andreasen" w:date="2022-01-15T13:05:00Z">
        <w:r>
          <w:rPr>
            <w:lang w:val="en-GB"/>
          </w:rPr>
          <w:t>c factor</w:t>
        </w:r>
      </w:ins>
    </w:p>
    <w:p w14:paraId="355E095E" w14:textId="52177750" w:rsidR="004D568E" w:rsidRPr="004903A1" w:rsidRDefault="004D568E" w:rsidP="004D568E">
      <w:pPr>
        <w:pStyle w:val="PPHeading"/>
        <w:rPr>
          <w:lang w:val="en-GB"/>
        </w:rPr>
      </w:pPr>
      <w:r w:rsidRPr="004903A1">
        <w:rPr>
          <w:lang w:val="en-GB"/>
        </w:rPr>
        <w:t>Abbreviations</w:t>
      </w:r>
    </w:p>
    <w:p w14:paraId="4A8B5DEB" w14:textId="6C380C87" w:rsidR="004D568E" w:rsidRDefault="004D568E" w:rsidP="004D568E">
      <w:pPr>
        <w:pStyle w:val="PPBodyMainText"/>
        <w:ind w:firstLine="0"/>
        <w:rPr>
          <w:ins w:id="458" w:author="Anders Andreasen" w:date="2022-01-15T13:48:00Z"/>
          <w:lang w:val="en-GB"/>
        </w:rPr>
      </w:pPr>
      <w:r w:rsidRPr="004903A1">
        <w:rPr>
          <w:lang w:val="en-GB"/>
        </w:rPr>
        <w:t>COSTALD</w:t>
      </w:r>
      <w:r w:rsidRPr="004903A1">
        <w:rPr>
          <w:lang w:val="en-GB"/>
        </w:rPr>
        <w:tab/>
        <w:t>Corresponding States Liquid Density</w:t>
      </w:r>
    </w:p>
    <w:p w14:paraId="3D458E2E" w14:textId="2BFB3803" w:rsidR="00F55381" w:rsidRPr="004903A1" w:rsidRDefault="00F55381">
      <w:pPr>
        <w:pStyle w:val="PPBodyMainText"/>
        <w:ind w:left="1410" w:hanging="1410"/>
        <w:rPr>
          <w:lang w:val="en-GB"/>
        </w:rPr>
        <w:pPrChange w:id="459" w:author="Anders Andreasen" w:date="2022-01-15T13:49:00Z">
          <w:pPr>
            <w:pStyle w:val="PPBodyMainText"/>
            <w:ind w:firstLine="0"/>
          </w:pPr>
        </w:pPrChange>
      </w:pPr>
      <w:ins w:id="460" w:author="Anders Andreasen" w:date="2022-01-15T13:48:00Z">
        <w:r>
          <w:rPr>
            <w:lang w:val="en-GB"/>
          </w:rPr>
          <w:t>DACE</w:t>
        </w:r>
        <w:r>
          <w:rPr>
            <w:lang w:val="en-GB"/>
          </w:rPr>
          <w:tab/>
        </w:r>
        <w:r>
          <w:rPr>
            <w:lang w:val="en-GB"/>
          </w:rPr>
          <w:tab/>
          <w:t>Desi</w:t>
        </w:r>
      </w:ins>
      <w:ins w:id="461" w:author="Anders Andreasen" w:date="2022-01-15T13:49:00Z">
        <w:r>
          <w:rPr>
            <w:lang w:val="en-GB"/>
          </w:rPr>
          <w:t>gn and Analysis of Computer Experiments</w:t>
        </w:r>
      </w:ins>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E243E8C" w14:textId="1BB258D9" w:rsidR="00CD3EF3" w:rsidRPr="00CD3EF3" w:rsidRDefault="001809E1"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CD3EF3" w:rsidRPr="00CD3EF3">
        <w:rPr>
          <w:rFonts w:ascii="Times New Roman" w:hAnsi="Times New Roman" w:cs="Times New Roman"/>
          <w:noProof/>
          <w:sz w:val="16"/>
          <w:szCs w:val="24"/>
        </w:rPr>
        <w:t>[1]</w:t>
      </w:r>
      <w:r w:rsidR="00CD3EF3" w:rsidRPr="00CD3EF3">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00CD3EF3" w:rsidRPr="00CD3EF3">
        <w:rPr>
          <w:rFonts w:ascii="Times New Roman" w:hAnsi="Times New Roman" w:cs="Times New Roman"/>
          <w:i/>
          <w:iCs/>
          <w:noProof/>
          <w:sz w:val="16"/>
          <w:szCs w:val="24"/>
        </w:rPr>
        <w:t>ChemEngineering</w:t>
      </w:r>
      <w:r w:rsidR="00CD3EF3" w:rsidRPr="00CD3EF3">
        <w:rPr>
          <w:rFonts w:ascii="Times New Roman" w:hAnsi="Times New Roman" w:cs="Times New Roman"/>
          <w:noProof/>
          <w:sz w:val="16"/>
          <w:szCs w:val="24"/>
        </w:rPr>
        <w:t>, vol. 4, no. 1, pp. 1--21 (Article no. 11), 2020, doi: 10.3390/chemengineering4010011.</w:t>
      </w:r>
    </w:p>
    <w:p w14:paraId="4F8087A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w:t>
      </w:r>
      <w:r w:rsidRPr="00CD3EF3">
        <w:rPr>
          <w:rFonts w:ascii="Times New Roman" w:hAnsi="Times New Roman" w:cs="Times New Roman"/>
          <w:noProof/>
          <w:sz w:val="16"/>
          <w:szCs w:val="24"/>
        </w:rPr>
        <w:tab/>
        <w:t>“List of chemical process simulators - Wikipedia.” https://en.wikipedia.org/wiki/List_of_chemical_process_simulators (accessed Nov. 14, 2021).</w:t>
      </w:r>
    </w:p>
    <w:p w14:paraId="10E1092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w:t>
      </w:r>
      <w:r w:rsidRPr="00CD3EF3">
        <w:rPr>
          <w:rFonts w:ascii="Times New Roman" w:hAnsi="Times New Roman" w:cs="Times New Roman"/>
          <w:noProof/>
          <w:sz w:val="16"/>
          <w:szCs w:val="24"/>
        </w:rPr>
        <w:tab/>
        <w:t xml:space="preserve">G. Fieg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 standard interface for use of thermodynamics in process simulation,” </w:t>
      </w:r>
      <w:r w:rsidRPr="00CD3EF3">
        <w:rPr>
          <w:rFonts w:ascii="Times New Roman" w:hAnsi="Times New Roman" w:cs="Times New Roman"/>
          <w:i/>
          <w:iCs/>
          <w:noProof/>
          <w:sz w:val="16"/>
          <w:szCs w:val="24"/>
        </w:rPr>
        <w:t>Comput. Chem. Eng.</w:t>
      </w:r>
      <w:r w:rsidRPr="00CD3EF3">
        <w:rPr>
          <w:rFonts w:ascii="Times New Roman" w:hAnsi="Times New Roman" w:cs="Times New Roman"/>
          <w:noProof/>
          <w:sz w:val="16"/>
          <w:szCs w:val="24"/>
        </w:rPr>
        <w:t>, vol. 19, no. SUPPL. 1, pp. 317–320, Jun. 1995, doi: 10.1016/0098-1354(95)87056-3.</w:t>
      </w:r>
    </w:p>
    <w:p w14:paraId="2429F8B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4]</w:t>
      </w:r>
      <w:r w:rsidRPr="00CD3EF3">
        <w:rPr>
          <w:rFonts w:ascii="Times New Roman" w:hAnsi="Times New Roman" w:cs="Times New Roman"/>
          <w:noProof/>
          <w:sz w:val="16"/>
          <w:szCs w:val="24"/>
        </w:rPr>
        <w:tab/>
        <w:t xml:space="preserve">M. Pons, B. Braunschweig, K. Irons, J. Köller, and A. Kuckelberg, “CAPE-OPEN (CO) standards: Implementation and maintenance,” </w:t>
      </w:r>
      <w:r w:rsidRPr="00CD3EF3">
        <w:rPr>
          <w:rFonts w:ascii="Times New Roman" w:hAnsi="Times New Roman" w:cs="Times New Roman"/>
          <w:i/>
          <w:iCs/>
          <w:noProof/>
          <w:sz w:val="16"/>
          <w:szCs w:val="24"/>
        </w:rPr>
        <w:t>Proc. from 2nd IEEE Conf. Stand. Innov. Inf. Technol. SIIT 2001</w:t>
      </w:r>
      <w:r w:rsidRPr="00CD3EF3">
        <w:rPr>
          <w:rFonts w:ascii="Times New Roman" w:hAnsi="Times New Roman" w:cs="Times New Roman"/>
          <w:noProof/>
          <w:sz w:val="16"/>
          <w:szCs w:val="24"/>
        </w:rPr>
        <w:t>, pp. 335–338, 2001, doi: 10.1109/SIIT.2001.968582.</w:t>
      </w:r>
    </w:p>
    <w:p w14:paraId="79363CA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5]</w:t>
      </w:r>
      <w:r w:rsidRPr="00CD3EF3">
        <w:rPr>
          <w:rFonts w:ascii="Times New Roman" w:hAnsi="Times New Roman" w:cs="Times New Roman"/>
          <w:noProof/>
          <w:sz w:val="16"/>
          <w:szCs w:val="24"/>
        </w:rPr>
        <w:tab/>
        <w:t>D. Medeiros, “DWSIM – The Open Source Chemical Process Simulator,” 2021. https://dwsim.inforside.com.br/new/ (accessed Nov. 14, 2021).</w:t>
      </w:r>
    </w:p>
    <w:p w14:paraId="30C1757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6]</w:t>
      </w:r>
      <w:r w:rsidRPr="00CD3EF3">
        <w:rPr>
          <w:rFonts w:ascii="Times New Roman" w:hAnsi="Times New Roman" w:cs="Times New Roman"/>
          <w:noProof/>
          <w:sz w:val="16"/>
          <w:szCs w:val="24"/>
        </w:rPr>
        <w:tab/>
        <w:t xml:space="preserve">R. Cota, M. Satyro, C. Morris, W. Y. Svrcek, and B. R. Young, “Development of an Open Source Chemical Process Simulator,” in </w:t>
      </w:r>
      <w:r w:rsidRPr="00CD3EF3">
        <w:rPr>
          <w:rFonts w:ascii="Times New Roman" w:hAnsi="Times New Roman" w:cs="Times New Roman"/>
          <w:i/>
          <w:iCs/>
          <w:noProof/>
          <w:sz w:val="16"/>
          <w:szCs w:val="24"/>
        </w:rPr>
        <w:t>Proceedings of the IASTED International Conference on Modelling, Simulation and Optimatization</w:t>
      </w:r>
      <w:r w:rsidRPr="00CD3EF3">
        <w:rPr>
          <w:rFonts w:ascii="Times New Roman" w:hAnsi="Times New Roman" w:cs="Times New Roman"/>
          <w:noProof/>
          <w:sz w:val="16"/>
          <w:szCs w:val="24"/>
        </w:rPr>
        <w:t>, 2003.</w:t>
      </w:r>
    </w:p>
    <w:p w14:paraId="08C307F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7]</w:t>
      </w:r>
      <w:r w:rsidRPr="00CD3EF3">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3, pp. 476–484, Sep. 2010, doi: 10.1002/CAE.20200.</w:t>
      </w:r>
    </w:p>
    <w:p w14:paraId="3D14F34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8]</w:t>
      </w:r>
      <w:r w:rsidRPr="00CD3EF3">
        <w:rPr>
          <w:rFonts w:ascii="Times New Roman" w:hAnsi="Times New Roman" w:cs="Times New Roman"/>
          <w:noProof/>
          <w:sz w:val="16"/>
          <w:szCs w:val="24"/>
        </w:rPr>
        <w:tab/>
        <w:t>“COCO - the CAPE-OPEN to CAPE-OPEN simulator.” https://www.cocosimulator.org/ (accessed Nov. 14, 2021).</w:t>
      </w:r>
    </w:p>
    <w:p w14:paraId="67C6E5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9]</w:t>
      </w:r>
      <w:r w:rsidRPr="00CD3EF3">
        <w:rPr>
          <w:rFonts w:ascii="Times New Roman" w:hAnsi="Times New Roman" w:cs="Times New Roman"/>
          <w:noProof/>
          <w:sz w:val="16"/>
          <w:szCs w:val="24"/>
        </w:rPr>
        <w:tab/>
        <w:t xml:space="preserve">R. de P. Soares and A. R. Secchi, “EMSO: A new environment for modelling, simulation and optimisation,” </w:t>
      </w:r>
      <w:r w:rsidRPr="00CD3EF3">
        <w:rPr>
          <w:rFonts w:ascii="Times New Roman" w:hAnsi="Times New Roman" w:cs="Times New Roman"/>
          <w:i/>
          <w:iCs/>
          <w:noProof/>
          <w:sz w:val="16"/>
          <w:szCs w:val="24"/>
        </w:rPr>
        <w:t xml:space="preserve">Comput. Aided </w:t>
      </w:r>
      <w:r w:rsidRPr="00CD3EF3">
        <w:rPr>
          <w:rFonts w:ascii="Times New Roman" w:hAnsi="Times New Roman" w:cs="Times New Roman"/>
          <w:i/>
          <w:iCs/>
          <w:noProof/>
          <w:sz w:val="16"/>
          <w:szCs w:val="24"/>
        </w:rPr>
        <w:t>Chem. Eng.</w:t>
      </w:r>
      <w:r w:rsidRPr="00CD3EF3">
        <w:rPr>
          <w:rFonts w:ascii="Times New Roman" w:hAnsi="Times New Roman" w:cs="Times New Roman"/>
          <w:noProof/>
          <w:sz w:val="16"/>
          <w:szCs w:val="24"/>
        </w:rPr>
        <w:t>, vol. 14, no. C, pp. 947–952, Jan. 2003, doi: 10.1016/S1570-7946(03)80239-0.</w:t>
      </w:r>
    </w:p>
    <w:p w14:paraId="54501A9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0]</w:t>
      </w:r>
      <w:r w:rsidRPr="00CD3EF3">
        <w:rPr>
          <w:rFonts w:ascii="Times New Roman" w:hAnsi="Times New Roman" w:cs="Times New Roman"/>
          <w:noProof/>
          <w:sz w:val="16"/>
          <w:szCs w:val="24"/>
        </w:rPr>
        <w:tab/>
        <w:t xml:space="preserve">R. Rodrigues, R. P. Soares, and A. R. Secchi, “Teaching chemical reaction engineering using EMSO simulator,”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4, pp. 607–618, Dec. 2010, doi: 10.1002/CAE.20255.</w:t>
      </w:r>
    </w:p>
    <w:p w14:paraId="201A092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1]</w:t>
      </w:r>
      <w:r w:rsidRPr="00CD3EF3">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3, no. 6, pp. 2498–2508, Feb. 2014, doi: 10.1021/IE4033999/SUPPL_FILE/IE4033999_SI_002.ZIP.</w:t>
      </w:r>
    </w:p>
    <w:p w14:paraId="21DCCF6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2]</w:t>
      </w:r>
      <w:r w:rsidRPr="00CD3EF3">
        <w:rPr>
          <w:rFonts w:ascii="Times New Roman" w:hAnsi="Times New Roman" w:cs="Times New Roman"/>
          <w:noProof/>
          <w:sz w:val="16"/>
          <w:szCs w:val="24"/>
        </w:rPr>
        <w:tab/>
        <w:t>“reaktoro/reaktoro: a unified framework for modeling chemically reactive systems.” https://github.com/reaktoro/reaktoro (accessed Nov. 14, 2021).</w:t>
      </w:r>
    </w:p>
    <w:p w14:paraId="2F0DF79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3]</w:t>
      </w:r>
      <w:r w:rsidRPr="00CD3EF3">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45E02CC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4]</w:t>
      </w:r>
      <w:r w:rsidRPr="00CD3EF3">
        <w:rPr>
          <w:rFonts w:ascii="Times New Roman" w:hAnsi="Times New Roman" w:cs="Times New Roman"/>
          <w:noProof/>
          <w:sz w:val="16"/>
          <w:szCs w:val="24"/>
        </w:rPr>
        <w:tab/>
        <w:t>C. Bell, “CalebBell/thermo: 0.2.7 release,” Jun. 2021, doi: 10.5281/ZENODO.4892196.</w:t>
      </w:r>
    </w:p>
    <w:p w14:paraId="4422AEBA"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5]</w:t>
      </w:r>
      <w:r w:rsidRPr="00CD3EF3">
        <w:rPr>
          <w:rFonts w:ascii="Times New Roman" w:hAnsi="Times New Roman" w:cs="Times New Roman"/>
          <w:noProof/>
          <w:sz w:val="16"/>
          <w:szCs w:val="24"/>
        </w:rPr>
        <w:tab/>
        <w:t xml:space="preserve">Ø. Wilhelmse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rmodynamic Modeling with Equations of State: Present Challenges with Established Methods,”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6, no. 13, pp. 3503–3515, Apr. 2017, doi: 10.1021/ACS.IECR.7B00317.</w:t>
      </w:r>
    </w:p>
    <w:p w14:paraId="0195E6A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6]</w:t>
      </w:r>
      <w:r w:rsidRPr="00CD3EF3">
        <w:rPr>
          <w:rFonts w:ascii="Times New Roman" w:hAnsi="Times New Roman" w:cs="Times New Roman"/>
          <w:noProof/>
          <w:sz w:val="16"/>
          <w:szCs w:val="24"/>
        </w:rPr>
        <w:tab/>
        <w:t xml:space="preserve">P. Fritzso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 OpenModelica integrated environment for modeling, simulation, and model-based development,” </w:t>
      </w:r>
      <w:r w:rsidRPr="00CD3EF3">
        <w:rPr>
          <w:rFonts w:ascii="Times New Roman" w:hAnsi="Times New Roman" w:cs="Times New Roman"/>
          <w:i/>
          <w:iCs/>
          <w:noProof/>
          <w:sz w:val="16"/>
          <w:szCs w:val="24"/>
        </w:rPr>
        <w:t>Model. Identif. Control</w:t>
      </w:r>
      <w:r w:rsidRPr="00CD3EF3">
        <w:rPr>
          <w:rFonts w:ascii="Times New Roman" w:hAnsi="Times New Roman" w:cs="Times New Roman"/>
          <w:noProof/>
          <w:sz w:val="16"/>
          <w:szCs w:val="24"/>
        </w:rPr>
        <w:t>, vol. 41, no. 4, pp. 241–285, 2020, doi: 10.4173/MIC.2020.4.1.</w:t>
      </w:r>
    </w:p>
    <w:p w14:paraId="6EBE0FF2"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7]</w:t>
      </w:r>
      <w:r w:rsidRPr="00CD3EF3">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CD3EF3">
        <w:rPr>
          <w:rFonts w:ascii="Times New Roman" w:hAnsi="Times New Roman" w:cs="Times New Roman"/>
          <w:i/>
          <w:iCs/>
          <w:noProof/>
          <w:sz w:val="16"/>
          <w:szCs w:val="24"/>
        </w:rPr>
        <w:t>IOP Conf. Ser. Earth Environ. Sci.</w:t>
      </w:r>
      <w:r w:rsidRPr="00CD3EF3">
        <w:rPr>
          <w:rFonts w:ascii="Times New Roman" w:hAnsi="Times New Roman" w:cs="Times New Roman"/>
          <w:noProof/>
          <w:sz w:val="16"/>
          <w:szCs w:val="24"/>
        </w:rPr>
        <w:t>, vol. 463, no. 1, p. 012057, Mar. 2020, doi: 10.1088/1755-1315/463/1/012057.</w:t>
      </w:r>
    </w:p>
    <w:p w14:paraId="0C76A61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8]</w:t>
      </w:r>
      <w:r w:rsidRPr="00CD3EF3">
        <w:rPr>
          <w:rFonts w:ascii="Times New Roman" w:hAnsi="Times New Roman" w:cs="Times New Roman"/>
          <w:noProof/>
          <w:sz w:val="16"/>
          <w:szCs w:val="24"/>
        </w:rPr>
        <w:tab/>
        <w:t xml:space="preserve">M. N. Omar, M. N. H. Shaidan, and S. Hussain, “Simulation comparison on PRICO LNG process using open and </w:t>
      </w:r>
      <w:r w:rsidRPr="00CD3EF3">
        <w:rPr>
          <w:rFonts w:ascii="Times New Roman" w:hAnsi="Times New Roman" w:cs="Times New Roman"/>
          <w:noProof/>
          <w:sz w:val="16"/>
          <w:szCs w:val="24"/>
        </w:rPr>
        <w:lastRenderedPageBreak/>
        <w:t xml:space="preserve">proprietary sources,” </w:t>
      </w:r>
      <w:r w:rsidRPr="00CD3EF3">
        <w:rPr>
          <w:rFonts w:ascii="Times New Roman" w:hAnsi="Times New Roman" w:cs="Times New Roman"/>
          <w:i/>
          <w:iCs/>
          <w:noProof/>
          <w:sz w:val="16"/>
          <w:szCs w:val="24"/>
        </w:rPr>
        <w:t>ACM Int. Conf. Proceeding Ser.</w:t>
      </w:r>
      <w:r w:rsidRPr="00CD3EF3">
        <w:rPr>
          <w:rFonts w:ascii="Times New Roman" w:hAnsi="Times New Roman" w:cs="Times New Roman"/>
          <w:noProof/>
          <w:sz w:val="16"/>
          <w:szCs w:val="24"/>
        </w:rPr>
        <w:t>, pp. 36–39, Feb. 2018, doi: 10.1145/3185089.3185106.</w:t>
      </w:r>
    </w:p>
    <w:p w14:paraId="3ECF547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9]</w:t>
      </w:r>
      <w:r w:rsidRPr="00CD3EF3">
        <w:rPr>
          <w:rFonts w:ascii="Times New Roman" w:hAnsi="Times New Roman" w:cs="Times New Roman"/>
          <w:noProof/>
          <w:sz w:val="16"/>
          <w:szCs w:val="24"/>
        </w:rPr>
        <w:tab/>
        <w:t xml:space="preserve">P. Nayak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Chemical Process Simulation Using OpenModelica,”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8, no. 26, pp. 11164–11174, May 2019, doi: 10.1021/ACS.IECR.9B00104.</w:t>
      </w:r>
    </w:p>
    <w:p w14:paraId="32E8405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0]</w:t>
      </w:r>
      <w:r w:rsidRPr="00CD3EF3">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CD3EF3">
        <w:rPr>
          <w:rFonts w:ascii="Times New Roman" w:hAnsi="Times New Roman" w:cs="Times New Roman"/>
          <w:i/>
          <w:iCs/>
          <w:noProof/>
          <w:sz w:val="16"/>
          <w:szCs w:val="24"/>
        </w:rPr>
        <w:t>IFAC-PapersOnLine</w:t>
      </w:r>
      <w:r w:rsidRPr="00CD3EF3">
        <w:rPr>
          <w:rFonts w:ascii="Times New Roman" w:hAnsi="Times New Roman" w:cs="Times New Roman"/>
          <w:noProof/>
          <w:sz w:val="16"/>
          <w:szCs w:val="24"/>
        </w:rPr>
        <w:t>, vol. 51, no. 8, pp. 178–184, 2018, doi: 10.1016/j.ifacol.2018.06.374.</w:t>
      </w:r>
    </w:p>
    <w:p w14:paraId="12F8D45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1]</w:t>
      </w:r>
      <w:r w:rsidRPr="00CD3EF3">
        <w:rPr>
          <w:rFonts w:ascii="Times New Roman" w:hAnsi="Times New Roman" w:cs="Times New Roman"/>
          <w:noProof/>
          <w:sz w:val="16"/>
          <w:szCs w:val="24"/>
        </w:rPr>
        <w:tab/>
        <w:t xml:space="preserve">A. Bahadori, H. B. Vuthaluru, and S. Mokhatab, “Optimizing separator pressures in the multistage crude oil production unit,” </w:t>
      </w:r>
      <w:r w:rsidRPr="00CD3EF3">
        <w:rPr>
          <w:rFonts w:ascii="Times New Roman" w:hAnsi="Times New Roman" w:cs="Times New Roman"/>
          <w:i/>
          <w:iCs/>
          <w:noProof/>
          <w:sz w:val="16"/>
          <w:szCs w:val="24"/>
        </w:rPr>
        <w:t>Asia-Pacific J. Chem. Eng.</w:t>
      </w:r>
      <w:r w:rsidRPr="00CD3EF3">
        <w:rPr>
          <w:rFonts w:ascii="Times New Roman" w:hAnsi="Times New Roman" w:cs="Times New Roman"/>
          <w:noProof/>
          <w:sz w:val="16"/>
          <w:szCs w:val="24"/>
        </w:rPr>
        <w:t>, vol. 3, no. 4, pp. 380–386, Jul. 2008, doi: 10.1002/apj.159.</w:t>
      </w:r>
    </w:p>
    <w:p w14:paraId="6EF626A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2]</w:t>
      </w:r>
      <w:r w:rsidRPr="00CD3EF3">
        <w:rPr>
          <w:rFonts w:ascii="Times New Roman" w:hAnsi="Times New Roman" w:cs="Times New Roman"/>
          <w:noProof/>
          <w:sz w:val="16"/>
          <w:szCs w:val="24"/>
        </w:rPr>
        <w:tab/>
        <w:t xml:space="preserve">D.-Y. Peng and D. B. Robinson, “A New Two-Constant Equation of State,” </w:t>
      </w:r>
      <w:r w:rsidRPr="00CD3EF3">
        <w:rPr>
          <w:rFonts w:ascii="Times New Roman" w:hAnsi="Times New Roman" w:cs="Times New Roman"/>
          <w:i/>
          <w:iCs/>
          <w:noProof/>
          <w:sz w:val="16"/>
          <w:szCs w:val="24"/>
        </w:rPr>
        <w:t>Ind. Eng. Chem. Fundam.</w:t>
      </w:r>
      <w:r w:rsidRPr="00CD3EF3">
        <w:rPr>
          <w:rFonts w:ascii="Times New Roman" w:hAnsi="Times New Roman" w:cs="Times New Roman"/>
          <w:noProof/>
          <w:sz w:val="16"/>
          <w:szCs w:val="24"/>
        </w:rPr>
        <w:t>, vol. 15, no. 1, pp. 59–64, Feb. 1976, doi: 10.1021/i160057a011.</w:t>
      </w:r>
    </w:p>
    <w:p w14:paraId="7435BED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3]</w:t>
      </w:r>
      <w:r w:rsidRPr="00CD3EF3">
        <w:rPr>
          <w:rFonts w:ascii="Times New Roman" w:hAnsi="Times New Roman" w:cs="Times New Roman"/>
          <w:noProof/>
          <w:sz w:val="16"/>
          <w:szCs w:val="24"/>
        </w:rPr>
        <w:tab/>
        <w:t xml:space="preserve">R. W. Hankinson and G. H. Thomson, “A new correlation for saturated densities of liquids and their mixtures,” </w:t>
      </w:r>
      <w:r w:rsidRPr="00CD3EF3">
        <w:rPr>
          <w:rFonts w:ascii="Times New Roman" w:hAnsi="Times New Roman" w:cs="Times New Roman"/>
          <w:i/>
          <w:iCs/>
          <w:noProof/>
          <w:sz w:val="16"/>
          <w:szCs w:val="24"/>
        </w:rPr>
        <w:t>AIChE J.</w:t>
      </w:r>
      <w:r w:rsidRPr="00CD3EF3">
        <w:rPr>
          <w:rFonts w:ascii="Times New Roman" w:hAnsi="Times New Roman" w:cs="Times New Roman"/>
          <w:noProof/>
          <w:sz w:val="16"/>
          <w:szCs w:val="24"/>
        </w:rPr>
        <w:t>, vol. 25, no. 4, pp. 653–663, 1979, doi: 10.1002/aic.690250412.</w:t>
      </w:r>
    </w:p>
    <w:p w14:paraId="4CE726C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4]</w:t>
      </w:r>
      <w:r w:rsidRPr="00CD3EF3">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CD3EF3">
        <w:rPr>
          <w:rFonts w:ascii="Times New Roman" w:hAnsi="Times New Roman" w:cs="Times New Roman"/>
          <w:i/>
          <w:iCs/>
          <w:noProof/>
          <w:sz w:val="16"/>
          <w:szCs w:val="24"/>
        </w:rPr>
        <w:t>Fluid Phase Equillibria</w:t>
      </w:r>
      <w:r w:rsidRPr="00CD3EF3">
        <w:rPr>
          <w:rFonts w:ascii="Times New Roman" w:hAnsi="Times New Roman" w:cs="Times New Roman"/>
          <w:noProof/>
          <w:sz w:val="16"/>
          <w:szCs w:val="24"/>
        </w:rPr>
        <w:t>, vol. 16, no. 2, pp. 137–150, 1984, doi: 10.1016/0378-3812(84)85027-X.</w:t>
      </w:r>
    </w:p>
    <w:p w14:paraId="5AC7970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5]</w:t>
      </w:r>
      <w:r w:rsidRPr="00CD3EF3">
        <w:rPr>
          <w:rFonts w:ascii="Times New Roman" w:hAnsi="Times New Roman" w:cs="Times New Roman"/>
          <w:noProof/>
          <w:sz w:val="16"/>
          <w:szCs w:val="24"/>
        </w:rPr>
        <w:tab/>
        <w:t xml:space="preserve">C. H. Twu, J. E. Coon, and J. R. Cunningham, “A generalized vapor pressure equation for heavy hydrocarbons,”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6, pp. 19–31, 1994, doi: 10.1016/0378-3812(94)80085-5.</w:t>
      </w:r>
    </w:p>
    <w:p w14:paraId="35FACA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6]</w:t>
      </w:r>
      <w:r w:rsidRPr="00CD3EF3">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CD3EF3">
        <w:rPr>
          <w:rFonts w:ascii="Times New Roman" w:hAnsi="Times New Roman" w:cs="Times New Roman"/>
          <w:i/>
          <w:iCs/>
          <w:noProof/>
          <w:sz w:val="16"/>
          <w:szCs w:val="24"/>
        </w:rPr>
        <w:t>Oil Gas Sci. Technol.</w:t>
      </w:r>
      <w:r w:rsidRPr="00CD3EF3">
        <w:rPr>
          <w:rFonts w:ascii="Times New Roman" w:hAnsi="Times New Roman" w:cs="Times New Roman"/>
          <w:noProof/>
          <w:sz w:val="16"/>
          <w:szCs w:val="24"/>
        </w:rPr>
        <w:t>, vol. 76, 2021, doi: 10.2516/OGST/2021036.</w:t>
      </w:r>
    </w:p>
    <w:p w14:paraId="7128355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7]</w:t>
      </w:r>
      <w:r w:rsidRPr="00CD3EF3">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CD3EF3">
        <w:rPr>
          <w:rFonts w:ascii="Times New Roman" w:hAnsi="Times New Roman" w:cs="Times New Roman"/>
          <w:i/>
          <w:iCs/>
          <w:noProof/>
          <w:sz w:val="16"/>
          <w:szCs w:val="24"/>
        </w:rPr>
        <w:t>Energy Fuels</w:t>
      </w:r>
      <w:r w:rsidRPr="00CD3EF3">
        <w:rPr>
          <w:rFonts w:ascii="Times New Roman" w:hAnsi="Times New Roman" w:cs="Times New Roman"/>
          <w:noProof/>
          <w:sz w:val="16"/>
          <w:szCs w:val="24"/>
        </w:rPr>
        <w:t>, vol. 35, no. 6, pp. 5392–-5406, Mar. 2021, doi: 10.1021/acs.energyfuels.0c04284.</w:t>
      </w:r>
    </w:p>
    <w:p w14:paraId="2E941C8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8]</w:t>
      </w:r>
      <w:r w:rsidRPr="00CD3EF3">
        <w:rPr>
          <w:rFonts w:ascii="Times New Roman" w:hAnsi="Times New Roman" w:cs="Times New Roman"/>
          <w:noProof/>
          <w:sz w:val="16"/>
          <w:szCs w:val="24"/>
        </w:rPr>
        <w:tab/>
        <w:t xml:space="preserve">J. L. Deutsch and C. V. Deutsch, “Latin hypercube sampling with multidimensional uniformity,” </w:t>
      </w:r>
      <w:r w:rsidRPr="00CD3EF3">
        <w:rPr>
          <w:rFonts w:ascii="Times New Roman" w:hAnsi="Times New Roman" w:cs="Times New Roman"/>
          <w:i/>
          <w:iCs/>
          <w:noProof/>
          <w:sz w:val="16"/>
          <w:szCs w:val="24"/>
        </w:rPr>
        <w:t>J. Stat. Plan. Inference</w:t>
      </w:r>
      <w:r w:rsidRPr="00CD3EF3">
        <w:rPr>
          <w:rFonts w:ascii="Times New Roman" w:hAnsi="Times New Roman" w:cs="Times New Roman"/>
          <w:noProof/>
          <w:sz w:val="16"/>
          <w:szCs w:val="24"/>
        </w:rPr>
        <w:t>, vol. 142, no. 3, pp. 763–772, Mar. 2012, doi: 10.1016/J.JSPI.2011.09.016.</w:t>
      </w:r>
    </w:p>
    <w:p w14:paraId="03176F0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9]</w:t>
      </w:r>
      <w:r w:rsidRPr="00CD3EF3">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350BA01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0]</w:t>
      </w:r>
      <w:r w:rsidRPr="00CD3EF3">
        <w:rPr>
          <w:rFonts w:ascii="Times New Roman" w:hAnsi="Times New Roman" w:cs="Times New Roman"/>
          <w:noProof/>
          <w:sz w:val="16"/>
          <w:szCs w:val="24"/>
        </w:rPr>
        <w:tab/>
        <w:t xml:space="preserve">C. R. Harris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rray programming with {NumPy},” </w:t>
      </w:r>
      <w:r w:rsidRPr="00CD3EF3">
        <w:rPr>
          <w:rFonts w:ascii="Times New Roman" w:hAnsi="Times New Roman" w:cs="Times New Roman"/>
          <w:i/>
          <w:iCs/>
          <w:noProof/>
          <w:sz w:val="16"/>
          <w:szCs w:val="24"/>
        </w:rPr>
        <w:t>Nature</w:t>
      </w:r>
      <w:r w:rsidRPr="00CD3EF3">
        <w:rPr>
          <w:rFonts w:ascii="Times New Roman" w:hAnsi="Times New Roman" w:cs="Times New Roman"/>
          <w:noProof/>
          <w:sz w:val="16"/>
          <w:szCs w:val="24"/>
        </w:rPr>
        <w:t>, vol. 585, no. 7825, pp. 357–362, 2020, doi: 10.1038/s41586-020-2649-2.</w:t>
      </w:r>
    </w:p>
    <w:p w14:paraId="1A0A24F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1]</w:t>
      </w:r>
      <w:r w:rsidRPr="00CD3EF3">
        <w:rPr>
          <w:rFonts w:ascii="Times New Roman" w:hAnsi="Times New Roman" w:cs="Times New Roman"/>
          <w:noProof/>
          <w:sz w:val="16"/>
          <w:szCs w:val="24"/>
        </w:rPr>
        <w:tab/>
        <w:t xml:space="preserve">W. McKinney, “Data Structures for Statistical Computing in Python,” in </w:t>
      </w:r>
      <w:r w:rsidRPr="00CD3EF3">
        <w:rPr>
          <w:rFonts w:ascii="Times New Roman" w:hAnsi="Times New Roman" w:cs="Times New Roman"/>
          <w:i/>
          <w:iCs/>
          <w:noProof/>
          <w:sz w:val="16"/>
          <w:szCs w:val="24"/>
        </w:rPr>
        <w:t>Proceedings of the 9th Python in Science Conference</w:t>
      </w:r>
      <w:r w:rsidRPr="00CD3EF3">
        <w:rPr>
          <w:rFonts w:ascii="Times New Roman" w:hAnsi="Times New Roman" w:cs="Times New Roman"/>
          <w:noProof/>
          <w:sz w:val="16"/>
          <w:szCs w:val="24"/>
        </w:rPr>
        <w:t>, 2010, pp. 51–56.</w:t>
      </w:r>
    </w:p>
    <w:p w14:paraId="123923E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2]</w:t>
      </w:r>
      <w:r w:rsidRPr="00CD3EF3">
        <w:rPr>
          <w:rFonts w:ascii="Times New Roman" w:hAnsi="Times New Roman" w:cs="Times New Roman"/>
          <w:noProof/>
          <w:sz w:val="16"/>
          <w:szCs w:val="24"/>
        </w:rPr>
        <w:tab/>
        <w:t xml:space="preserve">M. L. Waskom, “seaborn: statistical data visualization,” </w:t>
      </w:r>
      <w:r w:rsidRPr="00CD3EF3">
        <w:rPr>
          <w:rFonts w:ascii="Times New Roman" w:hAnsi="Times New Roman" w:cs="Times New Roman"/>
          <w:i/>
          <w:iCs/>
          <w:noProof/>
          <w:sz w:val="16"/>
          <w:szCs w:val="24"/>
        </w:rPr>
        <w:t>J. Open Source Softw.</w:t>
      </w:r>
      <w:r w:rsidRPr="00CD3EF3">
        <w:rPr>
          <w:rFonts w:ascii="Times New Roman" w:hAnsi="Times New Roman" w:cs="Times New Roman"/>
          <w:noProof/>
          <w:sz w:val="16"/>
          <w:szCs w:val="24"/>
        </w:rPr>
        <w:t>, vol. 6, no. 60, p. 3021, 2021, doi: 10.21105/joss.03021.</w:t>
      </w:r>
    </w:p>
    <w:p w14:paraId="3523E8C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3]</w:t>
      </w:r>
      <w:r w:rsidRPr="00CD3EF3">
        <w:rPr>
          <w:rFonts w:ascii="Times New Roman" w:hAnsi="Times New Roman" w:cs="Times New Roman"/>
          <w:noProof/>
          <w:sz w:val="16"/>
          <w:szCs w:val="24"/>
        </w:rPr>
        <w:tab/>
        <w:t xml:space="preserve">S. Seabold and J. Perktold, “Statsmodels: Econometric and statistical modeling with python,” in </w:t>
      </w:r>
      <w:r w:rsidRPr="00CD3EF3">
        <w:rPr>
          <w:rFonts w:ascii="Times New Roman" w:hAnsi="Times New Roman" w:cs="Times New Roman"/>
          <w:i/>
          <w:iCs/>
          <w:noProof/>
          <w:sz w:val="16"/>
          <w:szCs w:val="24"/>
        </w:rPr>
        <w:t>9th Python in Science Conference</w:t>
      </w:r>
      <w:r w:rsidRPr="00CD3EF3">
        <w:rPr>
          <w:rFonts w:ascii="Times New Roman" w:hAnsi="Times New Roman" w:cs="Times New Roman"/>
          <w:noProof/>
          <w:sz w:val="16"/>
          <w:szCs w:val="24"/>
        </w:rPr>
        <w:t>, 2010.</w:t>
      </w:r>
    </w:p>
    <w:p w14:paraId="3DA6F90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4]</w:t>
      </w:r>
      <w:r w:rsidRPr="00CD3EF3">
        <w:rPr>
          <w:rFonts w:ascii="Times New Roman" w:hAnsi="Times New Roman" w:cs="Times New Roman"/>
          <w:noProof/>
          <w:sz w:val="16"/>
          <w:szCs w:val="24"/>
        </w:rPr>
        <w:tab/>
        <w:t xml:space="preserve">M. Maschietti, “Effect of the Number of Stages and Feed Composition on Offshore Oil and Gas Separation Train,” </w:t>
      </w:r>
      <w:r w:rsidRPr="00CD3EF3">
        <w:rPr>
          <w:rFonts w:ascii="Times New Roman" w:hAnsi="Times New Roman" w:cs="Times New Roman"/>
          <w:i/>
          <w:iCs/>
          <w:noProof/>
          <w:sz w:val="16"/>
          <w:szCs w:val="24"/>
        </w:rPr>
        <w:t>Chem. Eng. Trans.</w:t>
      </w:r>
      <w:r w:rsidRPr="00CD3EF3">
        <w:rPr>
          <w:rFonts w:ascii="Times New Roman" w:hAnsi="Times New Roman" w:cs="Times New Roman"/>
          <w:noProof/>
          <w:sz w:val="16"/>
          <w:szCs w:val="24"/>
        </w:rPr>
        <w:t>, vol. 74, pp. 847–852, 2019, doi: 10.3303/CET1974142.</w:t>
      </w:r>
    </w:p>
    <w:p w14:paraId="49AC8BB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5]</w:t>
      </w:r>
      <w:r w:rsidRPr="00CD3EF3">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CD3EF3">
        <w:rPr>
          <w:rFonts w:ascii="Times New Roman" w:hAnsi="Times New Roman" w:cs="Times New Roman"/>
          <w:i/>
          <w:iCs/>
          <w:noProof/>
          <w:sz w:val="16"/>
          <w:szCs w:val="24"/>
        </w:rPr>
        <w:t>Ind. \&amp; Eng. Chem. Res.</w:t>
      </w:r>
      <w:r w:rsidRPr="00CD3EF3">
        <w:rPr>
          <w:rFonts w:ascii="Times New Roman" w:hAnsi="Times New Roman" w:cs="Times New Roman"/>
          <w:noProof/>
          <w:sz w:val="16"/>
          <w:szCs w:val="24"/>
        </w:rPr>
        <w:t>, vol. 53, no. 21, pp. 8810-–8820, 2014.</w:t>
      </w:r>
    </w:p>
    <w:p w14:paraId="7B789CD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6]</w:t>
      </w:r>
      <w:r w:rsidRPr="00CD3EF3">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CD3EF3">
        <w:rPr>
          <w:rFonts w:ascii="Times New Roman" w:hAnsi="Times New Roman" w:cs="Times New Roman"/>
          <w:i/>
          <w:iCs/>
          <w:noProof/>
          <w:sz w:val="16"/>
          <w:szCs w:val="24"/>
        </w:rPr>
        <w:t>Chem. Eng. Commun.</w:t>
      </w:r>
      <w:r w:rsidRPr="00CD3EF3">
        <w:rPr>
          <w:rFonts w:ascii="Times New Roman" w:hAnsi="Times New Roman" w:cs="Times New Roman"/>
          <w:noProof/>
          <w:sz w:val="16"/>
          <w:szCs w:val="24"/>
        </w:rPr>
        <w:t>, vol. 201, no. 7, pp. 926–938, 2014, doi: 10.1080/00986445.2013.793676.</w:t>
      </w:r>
    </w:p>
    <w:p w14:paraId="5D26724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7]</w:t>
      </w:r>
      <w:r w:rsidRPr="00CD3EF3">
        <w:rPr>
          <w:rFonts w:ascii="Times New Roman" w:hAnsi="Times New Roman" w:cs="Times New Roman"/>
          <w:noProof/>
          <w:sz w:val="16"/>
          <w:szCs w:val="24"/>
        </w:rPr>
        <w:tab/>
        <w:t xml:space="preserve">M. L. Michelsen, “The isothermal flash problem. Part I. Stability,”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no. 1, pp. 1–19, Dec. 1982, doi: 10.1016/0378-3812(82)85001-2.</w:t>
      </w:r>
    </w:p>
    <w:p w14:paraId="26FBA77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8]</w:t>
      </w:r>
      <w:r w:rsidRPr="00CD3EF3">
        <w:rPr>
          <w:rFonts w:ascii="Times New Roman" w:hAnsi="Times New Roman" w:cs="Times New Roman"/>
          <w:noProof/>
          <w:sz w:val="16"/>
          <w:szCs w:val="24"/>
        </w:rPr>
        <w:tab/>
        <w:t xml:space="preserve">M. L. Michelsen, “THE ISOTHERMAL FLASH PROBLEM. PART II. PHASE-SPLIT CALCULATION,”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pp. 21–40, 1982.</w:t>
      </w:r>
    </w:p>
    <w:p w14:paraId="1F53B874"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rPr>
      </w:pPr>
      <w:r w:rsidRPr="00CD3EF3">
        <w:rPr>
          <w:rFonts w:ascii="Times New Roman" w:hAnsi="Times New Roman" w:cs="Times New Roman"/>
          <w:noProof/>
          <w:sz w:val="16"/>
          <w:szCs w:val="24"/>
        </w:rPr>
        <w:t>[39]</w:t>
      </w:r>
      <w:r w:rsidRPr="00CD3EF3">
        <w:rPr>
          <w:rFonts w:ascii="Times New Roman" w:hAnsi="Times New Roman" w:cs="Times New Roman"/>
          <w:noProof/>
          <w:sz w:val="16"/>
          <w:szCs w:val="24"/>
        </w:rPr>
        <w:tab/>
        <w:t xml:space="preserve">J. Mollerup and M. L. Michelsen, </w:t>
      </w:r>
      <w:r w:rsidRPr="00CD3EF3">
        <w:rPr>
          <w:rFonts w:ascii="Times New Roman" w:hAnsi="Times New Roman" w:cs="Times New Roman"/>
          <w:i/>
          <w:iCs/>
          <w:noProof/>
          <w:sz w:val="16"/>
          <w:szCs w:val="24"/>
        </w:rPr>
        <w:t>Thermodynamic Models: Fundamentals &amp; Computational Aspects</w:t>
      </w:r>
      <w:r w:rsidRPr="00CD3EF3">
        <w:rPr>
          <w:rFonts w:ascii="Times New Roman" w:hAnsi="Times New Roman" w:cs="Times New Roman"/>
          <w:noProof/>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031C3" w14:textId="77777777" w:rsidR="006E2EF8" w:rsidRDefault="006E2EF8" w:rsidP="00CC16C3">
      <w:pPr>
        <w:spacing w:after="0" w:line="240" w:lineRule="auto"/>
      </w:pPr>
      <w:r>
        <w:separator/>
      </w:r>
    </w:p>
  </w:endnote>
  <w:endnote w:type="continuationSeparator" w:id="0">
    <w:p w14:paraId="383AE9E5" w14:textId="77777777" w:rsidR="006E2EF8" w:rsidRDefault="006E2EF8"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5565A" w14:textId="77777777" w:rsidR="006E2EF8" w:rsidRDefault="006E2EF8" w:rsidP="00CC16C3">
      <w:pPr>
        <w:spacing w:after="0" w:line="240" w:lineRule="auto"/>
      </w:pPr>
      <w:r>
        <w:separator/>
      </w:r>
    </w:p>
  </w:footnote>
  <w:footnote w:type="continuationSeparator" w:id="0">
    <w:p w14:paraId="7546947A" w14:textId="77777777" w:rsidR="006E2EF8" w:rsidRDefault="006E2EF8" w:rsidP="00CC16C3">
      <w:pPr>
        <w:spacing w:after="0" w:line="240" w:lineRule="auto"/>
      </w:pPr>
      <w:r>
        <w:continuationSeparator/>
      </w:r>
    </w:p>
  </w:footnote>
  <w:footnote w:id="1">
    <w:p w14:paraId="6AFBFEBF" w14:textId="6CBC598D" w:rsidR="009F3E54" w:rsidRPr="00216569" w:rsidRDefault="009F3E54" w:rsidP="00AA3615">
      <w:pPr>
        <w:pStyle w:val="PPFootnote"/>
      </w:pPr>
      <w:ins w:id="84" w:author="Anders Andreasen" w:date="2022-01-15T23:51:00Z">
        <w:r w:rsidRPr="00AA3615">
          <w:rPr>
            <w:rStyle w:val="FootnoteReference"/>
          </w:rPr>
          <w:footnoteRef/>
        </w:r>
        <w:r>
          <w:t xml:space="preserve"> </w:t>
        </w:r>
        <w:r w:rsidRPr="009F3E54">
          <w:rPr>
            <w:lang w:val="en-GB"/>
            <w:rPrChange w:id="85" w:author="Anders Andreasen" w:date="2022-01-15T23:51:00Z">
              <w:rPr>
                <w:lang w:val="da-DK"/>
              </w:rPr>
            </w:rPrChange>
          </w:rPr>
          <w:t>This has been included in t</w:t>
        </w:r>
        <w:r>
          <w:t>he most recent version of DWSIM</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56434A" w:rsidRPr="00CC16C3" w:rsidRDefault="0056434A"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6"/>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44C76"/>
    <w:rsid w:val="00053A0A"/>
    <w:rsid w:val="0006267B"/>
    <w:rsid w:val="00063CC3"/>
    <w:rsid w:val="00066A9B"/>
    <w:rsid w:val="0007041B"/>
    <w:rsid w:val="00080C06"/>
    <w:rsid w:val="0009477D"/>
    <w:rsid w:val="00096FDA"/>
    <w:rsid w:val="000B1380"/>
    <w:rsid w:val="000D54CD"/>
    <w:rsid w:val="000F3771"/>
    <w:rsid w:val="00132715"/>
    <w:rsid w:val="00147020"/>
    <w:rsid w:val="0015248D"/>
    <w:rsid w:val="00160E25"/>
    <w:rsid w:val="001809E1"/>
    <w:rsid w:val="001F4A29"/>
    <w:rsid w:val="00206B5F"/>
    <w:rsid w:val="00211E5B"/>
    <w:rsid w:val="00212967"/>
    <w:rsid w:val="00214846"/>
    <w:rsid w:val="00214D63"/>
    <w:rsid w:val="00216569"/>
    <w:rsid w:val="002254FB"/>
    <w:rsid w:val="0027045D"/>
    <w:rsid w:val="00292D17"/>
    <w:rsid w:val="002C2EA7"/>
    <w:rsid w:val="002D56E1"/>
    <w:rsid w:val="002D6C9F"/>
    <w:rsid w:val="002E3336"/>
    <w:rsid w:val="002F195C"/>
    <w:rsid w:val="002F1E48"/>
    <w:rsid w:val="002F5F0B"/>
    <w:rsid w:val="0030545D"/>
    <w:rsid w:val="0033361F"/>
    <w:rsid w:val="00334C70"/>
    <w:rsid w:val="00344894"/>
    <w:rsid w:val="003551A3"/>
    <w:rsid w:val="00356FF4"/>
    <w:rsid w:val="00374B02"/>
    <w:rsid w:val="00385BD3"/>
    <w:rsid w:val="00392E2F"/>
    <w:rsid w:val="003B42FC"/>
    <w:rsid w:val="003C1556"/>
    <w:rsid w:val="003D6EF4"/>
    <w:rsid w:val="003E71BD"/>
    <w:rsid w:val="0040522B"/>
    <w:rsid w:val="00407F96"/>
    <w:rsid w:val="00410C1C"/>
    <w:rsid w:val="004541DB"/>
    <w:rsid w:val="00466A4F"/>
    <w:rsid w:val="00486ADD"/>
    <w:rsid w:val="004903A1"/>
    <w:rsid w:val="00494FE8"/>
    <w:rsid w:val="004A55BC"/>
    <w:rsid w:val="004B4D0B"/>
    <w:rsid w:val="004B6B14"/>
    <w:rsid w:val="004C6EBC"/>
    <w:rsid w:val="004D568E"/>
    <w:rsid w:val="0051539B"/>
    <w:rsid w:val="00540988"/>
    <w:rsid w:val="00551AEA"/>
    <w:rsid w:val="0056434A"/>
    <w:rsid w:val="005667EB"/>
    <w:rsid w:val="00582555"/>
    <w:rsid w:val="00584AA1"/>
    <w:rsid w:val="0059140E"/>
    <w:rsid w:val="00597E06"/>
    <w:rsid w:val="005D4FB9"/>
    <w:rsid w:val="005E3437"/>
    <w:rsid w:val="006152B9"/>
    <w:rsid w:val="00630FB3"/>
    <w:rsid w:val="00653B88"/>
    <w:rsid w:val="0069699B"/>
    <w:rsid w:val="0069731E"/>
    <w:rsid w:val="006A3620"/>
    <w:rsid w:val="006A61A5"/>
    <w:rsid w:val="006B44F4"/>
    <w:rsid w:val="006C36D7"/>
    <w:rsid w:val="006C603A"/>
    <w:rsid w:val="006C7E05"/>
    <w:rsid w:val="006E2EF8"/>
    <w:rsid w:val="006E38F4"/>
    <w:rsid w:val="006E4C65"/>
    <w:rsid w:val="006E7895"/>
    <w:rsid w:val="006F4172"/>
    <w:rsid w:val="006F7B51"/>
    <w:rsid w:val="00736F71"/>
    <w:rsid w:val="007464A4"/>
    <w:rsid w:val="007576EF"/>
    <w:rsid w:val="007A72D6"/>
    <w:rsid w:val="007D4FD5"/>
    <w:rsid w:val="007E05B1"/>
    <w:rsid w:val="007F2F7A"/>
    <w:rsid w:val="0086457A"/>
    <w:rsid w:val="00865A75"/>
    <w:rsid w:val="008660A1"/>
    <w:rsid w:val="00875C39"/>
    <w:rsid w:val="00896AE5"/>
    <w:rsid w:val="008A4CF2"/>
    <w:rsid w:val="008B6EB9"/>
    <w:rsid w:val="008C2698"/>
    <w:rsid w:val="008C3A9E"/>
    <w:rsid w:val="008C6A78"/>
    <w:rsid w:val="008D0029"/>
    <w:rsid w:val="008D166B"/>
    <w:rsid w:val="008D67AC"/>
    <w:rsid w:val="008E2AA0"/>
    <w:rsid w:val="00904A10"/>
    <w:rsid w:val="00925B4E"/>
    <w:rsid w:val="0092664C"/>
    <w:rsid w:val="00931012"/>
    <w:rsid w:val="00935E16"/>
    <w:rsid w:val="00936492"/>
    <w:rsid w:val="00937208"/>
    <w:rsid w:val="0094085A"/>
    <w:rsid w:val="009627F9"/>
    <w:rsid w:val="00962D6F"/>
    <w:rsid w:val="00975F34"/>
    <w:rsid w:val="009A3DD7"/>
    <w:rsid w:val="009C5B19"/>
    <w:rsid w:val="009E1184"/>
    <w:rsid w:val="009F3E54"/>
    <w:rsid w:val="00A42067"/>
    <w:rsid w:val="00A46E55"/>
    <w:rsid w:val="00A60586"/>
    <w:rsid w:val="00A67356"/>
    <w:rsid w:val="00A805F5"/>
    <w:rsid w:val="00A9416E"/>
    <w:rsid w:val="00AA3615"/>
    <w:rsid w:val="00AA3E94"/>
    <w:rsid w:val="00AC0D1F"/>
    <w:rsid w:val="00AD2637"/>
    <w:rsid w:val="00AE27FD"/>
    <w:rsid w:val="00AF36D4"/>
    <w:rsid w:val="00B164A8"/>
    <w:rsid w:val="00B202BA"/>
    <w:rsid w:val="00B219DB"/>
    <w:rsid w:val="00B34268"/>
    <w:rsid w:val="00B56A36"/>
    <w:rsid w:val="00B85960"/>
    <w:rsid w:val="00B94D25"/>
    <w:rsid w:val="00BD67C1"/>
    <w:rsid w:val="00BE1BC6"/>
    <w:rsid w:val="00C2791D"/>
    <w:rsid w:val="00C53FD0"/>
    <w:rsid w:val="00C71F23"/>
    <w:rsid w:val="00C771A9"/>
    <w:rsid w:val="00C84363"/>
    <w:rsid w:val="00CB428F"/>
    <w:rsid w:val="00CC022A"/>
    <w:rsid w:val="00CC16C3"/>
    <w:rsid w:val="00CC2D0F"/>
    <w:rsid w:val="00CD3EF3"/>
    <w:rsid w:val="00CE6C9B"/>
    <w:rsid w:val="00CF2458"/>
    <w:rsid w:val="00CF3F08"/>
    <w:rsid w:val="00D00D42"/>
    <w:rsid w:val="00D105DE"/>
    <w:rsid w:val="00D123D5"/>
    <w:rsid w:val="00D15479"/>
    <w:rsid w:val="00D169B0"/>
    <w:rsid w:val="00D4122B"/>
    <w:rsid w:val="00D75193"/>
    <w:rsid w:val="00D975F9"/>
    <w:rsid w:val="00DC2E0F"/>
    <w:rsid w:val="00DC3F8F"/>
    <w:rsid w:val="00DF27B0"/>
    <w:rsid w:val="00E02B43"/>
    <w:rsid w:val="00E16E8F"/>
    <w:rsid w:val="00E2564D"/>
    <w:rsid w:val="00E3342E"/>
    <w:rsid w:val="00EB6B2F"/>
    <w:rsid w:val="00F100C2"/>
    <w:rsid w:val="00F42C63"/>
    <w:rsid w:val="00F4327D"/>
    <w:rsid w:val="00F45D85"/>
    <w:rsid w:val="00F47B50"/>
    <w:rsid w:val="00F55381"/>
    <w:rsid w:val="00F92666"/>
    <w:rsid w:val="00F94CDC"/>
    <w:rsid w:val="00F978A0"/>
    <w:rsid w:val="00FA689D"/>
    <w:rsid w:val="00FE1753"/>
    <w:rsid w:val="00FE26B0"/>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A36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5866</Words>
  <Characters>90438</Characters>
  <Application>Microsoft Office Word</Application>
  <DocSecurity>0</DocSecurity>
  <Lines>753</Lines>
  <Paragraphs>21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10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5</cp:revision>
  <cp:lastPrinted>2021-11-30T20:13:00Z</cp:lastPrinted>
  <dcterms:created xsi:type="dcterms:W3CDTF">2022-01-16T13:13:00Z</dcterms:created>
  <dcterms:modified xsi:type="dcterms:W3CDTF">2022-01-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